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xml:space="preserve">, 9700 </w:t>
      </w:r>
      <w:proofErr w:type="spellStart"/>
      <w:r w:rsidRPr="00D92DF4">
        <w:rPr>
          <w:rFonts w:eastAsia="Calibri"/>
          <w:kern w:val="1"/>
          <w:sz w:val="20"/>
          <w:lang w:val="es-ES" w:eastAsia="hi-IN" w:bidi="hi-IN"/>
        </w:rPr>
        <w:t>Cass</w:t>
      </w:r>
      <w:proofErr w:type="spellEnd"/>
      <w:r w:rsidRPr="00D92DF4">
        <w:rPr>
          <w:rFonts w:eastAsia="Calibri"/>
          <w:kern w:val="1"/>
          <w:sz w:val="20"/>
          <w:lang w:val="es-ES" w:eastAsia="hi-IN" w:bidi="hi-IN"/>
        </w:rPr>
        <w:t xml:space="preserve">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86004B">
      <w:pPr>
        <w:pStyle w:val="TAMainText"/>
        <w:rPr>
          <w:rStyle w:val="BDAbstractTitleChar"/>
        </w:rPr>
      </w:pPr>
    </w:p>
    <w:p w14:paraId="5F137C81" w14:textId="77777777" w:rsidR="00E667EB" w:rsidRDefault="00E667EB" w:rsidP="0086004B">
      <w:pPr>
        <w:pStyle w:val="TAMainText"/>
        <w:rPr>
          <w:rStyle w:val="BDAbstractTitleChar"/>
        </w:rPr>
      </w:pPr>
    </w:p>
    <w:p w14:paraId="2578FF8E" w14:textId="099C5455" w:rsidR="00E667EB" w:rsidRPr="00D92DF4" w:rsidRDefault="00E667EB" w:rsidP="0086004B">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86004B">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86004B">
      <w:pPr>
        <w:pStyle w:val="TAMainText"/>
        <w:numPr>
          <w:ilvl w:val="0"/>
          <w:numId w:val="7"/>
        </w:numPr>
      </w:pPr>
      <w:r w:rsidRPr="00064428">
        <w:t>Introduction</w:t>
      </w:r>
    </w:p>
    <w:p w14:paraId="77C096D6" w14:textId="4E17F08D" w:rsidR="00275C16" w:rsidRDefault="00275C16" w:rsidP="0086004B">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3692E59E" w:rsidR="00275C16" w:rsidRDefault="00275C16" w:rsidP="0086004B">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w:t>
      </w:r>
      <w:r w:rsidRPr="00581DAE">
        <w:t>Bragg refraction of visible light. The unique hybrid liquid-order properties of BP soft crystals make them ideal candidates for photonics and biosensing applications under conditions where traditional atomic solid crystals cannot be employed</w:t>
      </w:r>
      <w:r w:rsidR="00AA485B">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4","itemData":{"DOI":"10.1126/sciadv.aba6728","ISSN":"23752548","PMID":"32937535","abstract":"Liquid crystals are known to exhibit intriguing textures and color patterns, with applications in display and optical technologies. This work focuses on chiral materials and examines the palette of morphologies that arises when microdroplets are deformed into nonspherical shapes in a controllable manner. Specifically, geometrical confinement and mechanical strain are used to manipulate orientational order, phase transitions, and topological defects that arise in chiral liquid crystal droplets. Inspired by processes encountered in nature, where insects and animals often rely on strain and temperature to alter the optical appearance of dispersed liquid crystalline elements, chiral droplets are dispersed in polymer films and deformation induced by uniaxial or biaxial stretching. Our measurements are interpreted by resorting to simulations of the corresponding systems, thereby providing an in-depth understanding of the morphologies that arise in these materials. The reported structures and assemblies offer potential for applications in smart coatings, smart fabrics, and wearable sensors.","author":[{"dropping-particle":"","family":"Sadati","given":"Monirosadat","non-dropping-particle":"","parse-names":false,"suffix":""},{"dropping-particle":"","family":"Martinez-Gonzalez","given":"Jose A.","non-dropping-particle":"","parse-names":false,"suffix":""},{"dropping-particle":"","family":"Zhou","given":"Ye","non-dropping-particle":"","parse-names":false,"suffix":""},{"dropping-particle":"","family":"Qazvini","given":"Nader Taheri","non-dropping-particle":"","parse-names":false,"suffix":""},{"dropping-particle":"","family":"Kurtenbach","given":"Khia","non-dropping-particle":"","parse-names":false,"suffix":""},{"dropping-particle":"","family":"Li","given":"Xiao","non-dropping-particle":"","parse-names":false,"suffix":""},{"dropping-particle":"","family":"Bukusoglu","given":"Emre","non-dropping-particle":"","parse-names":false,"suffix":""},{"dropping-particle":"","family":"Zhang","given":"Rui","non-dropping-particle":"","parse-names":false,"suffix":""},{"dropping-particle":"","family":"Abbott","given":"Nicholas L.","non-dropping-particle":"","parse-names":false,"suffix":""},{"dropping-particle":"","family":"Hernandez-Ortiz","given":"Juan Pablo","non-dropping-particle":"","parse-names":false,"suffix":""},{"dropping-particle":"","family":"DePablo","given":"Juan J.","non-dropping-particle":"","parse-names":false,"suffix":""}],"container-title":"Science Advances","id":"ITEM-4","issue":"28","issued":{"date-parts":[["2020","7","1"]]},"page":"eaba6728","publisher":"American Association for the Advancement of Science","title":"Prolate and oblate chiral liquid crystal spheroids","type":"article-journal","volume":"6"},"uris":["http://www.mendeley.com/documents/?uuid=06ef0185-113b-3ee9-a5e7-ef1f09a699e7"]},{"id":"ITEM-5","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5","issued":{"date-parts":[["2017","6","16"]]},"publisher":"Nature Publishing Group","title":"Directed self-assembly of liquid crystalline blue-phases into ideal single-crystals","type":"article-journal","volume":"8"},"uris":["http://www.mendeley.com/documents/?uuid=082dd6f3-9845-3de5-8633-26ecd2d952e3"]},{"id":"ITEM-6","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6","issue":"1","issued":{"date-parts":[["2002","9","2"]]},"page":"64-68","publisher":"European Association for Cardio-Thoracic Surgery","title":"Polymer-stabilized liquid crystal blue phases","type":"article-journal","volume":"1"},"uris":["http://www.mendeley.com/documents/?uuid=704f6560-90a8-3fd9-8a04-12b2bd1f50eb"]},{"id":"ITEM-7","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7","issued":{"date-parts":[["2001"]]},"number-of-pages":"501","publisher":"Springer","title":"Chirality in liquid crystals","type":"book"},"uris":["http://www.mendeley.com/documents/?uuid=c3c7d586-7299-30ff-9ccf-3c0cf09087a1"]},{"id":"ITEM-8","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8","issue":"7053","issued":{"date-parts":[["2005","8","18"]]},"page":"997-1000","title":"Liquid crystal 'blue phases' with a wide temperature range","type":"article-journal","volume":"436"},"uris":["http://www.mendeley.com/documents/?uuid=bf377cfa-d74e-3485-8ef2-c93ad3443558"]},{"id":"ITEM-9","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9","issue":"7","issued":{"date-parts":[["2012","5","13"]]},"page":"599-603","publisher":"Nature Publishing Group","title":"Blue-phase templated fabrication of three-dimensional nanostructures for photonic applications","type":"article-journal","volume":"11"},"uris":["http://www.mendeley.com/documents/?uuid=affeeb4c-e0d3-3efc-9584-9a14f572f7d7"]},{"id":"ITEM-10","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10","issue":"8","issued":{"date-parts":[["2014","6","1"]]},"page":"817-821","publisher":"Nature Publishing Group","title":"Stretchable liquid-crystal blue-phase gels","type":"article-journal","volume":"13"},"uris":["http://www.mendeley.com/documents/?uuid=347dc4de-6071-38f5-884f-0708bd8cbb25"]}],"mendeley":{"formattedCitation":"&lt;sup&gt;4–13&lt;/sup&gt;","plainTextFormattedCitation":"4–13","previouslyFormattedCitation":"&lt;sup&gt;4–13&lt;/sup&gt;"},"properties":{"noteIndex":0},"schema":"https://github.com/citation-style-language/schema/raw/master/csl-citation.json"}</w:instrText>
      </w:r>
      <w:r w:rsidR="00AA485B">
        <w:fldChar w:fldCharType="separate"/>
      </w:r>
      <w:r w:rsidR="00AA485B" w:rsidRPr="00AA485B">
        <w:rPr>
          <w:noProof/>
          <w:vertAlign w:val="superscript"/>
        </w:rPr>
        <w:t>4–13</w:t>
      </w:r>
      <w:r w:rsidR="00AA485B">
        <w:fldChar w:fldCharType="end"/>
      </w:r>
      <w:r w:rsidRPr="00581DAE">
        <w:t>. BPs share many similarities with atomic crystals, including long-range molecular order and the ability to undergo crystal-crystal transformations</w:t>
      </w:r>
      <w:r w:rsidRPr="00581DAE">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AA485B" w:rsidRPr="00AA485B">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symmetry to form the BPII. The crystalline assembly of DTCs is interspersed by distinct disclination (defects) lines. It is generally more convenient to visualize BPs by showing the unique array of topological line defects (</w:t>
      </w:r>
      <w:r>
        <w:t>Figure</w:t>
      </w:r>
      <w:r w:rsidRPr="00581DAE">
        <w:t xml:space="preserve"> 1a) that percolates their structure.</w:t>
      </w:r>
    </w:p>
    <w:p w14:paraId="4240C3E2" w14:textId="6B57DDE6" w:rsidR="00087632" w:rsidRPr="0015103C" w:rsidRDefault="00087632" w:rsidP="0086004B">
      <w:pPr>
        <w:pStyle w:val="TAMainText"/>
        <w:rPr>
          <w:color w:val="000000"/>
          <w:sz w:val="20"/>
        </w:rPr>
      </w:pPr>
      <w:r w:rsidRPr="00581DAE">
        <w:lastRenderedPageBreak/>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154934">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10&lt;/sup&gt;","plainTextFormattedCitation":"10","previouslyFormattedCitation":"&lt;sup&gt;10&lt;/sup&gt;"},"properties":{"noteIndex":0},"schema":"https://github.com/citation-style-language/schema/raw/master/csl-citation.json"}</w:instrText>
      </w:r>
      <w:r w:rsidRPr="00581DAE">
        <w:fldChar w:fldCharType="separate"/>
      </w:r>
      <w:r w:rsidR="007F36DD" w:rsidRPr="007F36DD">
        <w:rPr>
          <w:noProof/>
          <w:vertAlign w:val="superscript"/>
        </w:rPr>
        <w:t>10</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00154934">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4","issue":"11","issued":{"date-parts":[["2011"]]},"page":"615-618","title":"Influence of polymerization temperature on hysteresis and residual birefringence of polymer stabilized blue phase LCs","type":"article-journal","volume":"7"},"uris":["http://www.mendeley.com/documents/?uuid=21100aa2-930b-36e9-91c6-1ed132a027b7"]},{"id":"ITEM-5","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5","issue":"3","issued":{"date-parts":[["2015","5","5"]]},"page":"033501","publisher":"IOP Publishing","title":"Blue phase liquid crystal: strategies for phase stabilization and device development","type":"article-journal","volume":"16"},"uris":["http://www.mendeley.com/documents/?uuid=b982153d-fa7c-3d16-8344-44ef21127151"]},{"id":"ITEM-6","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6","issue":"14","issued":{"date-parts":[["2012","7","23"]]},"page":"2189-2193","title":"Hysteresis-free blue phase liquid-crystal-stabilized by ZnS nanoparticles","type":"article-journal","volume":"8"},"uris":["http://www.mendeley.com/documents/?uuid=c0d26686-4dc6-39dc-b72a-04a8aac24c9a"]},{"id":"ITEM-7","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7","issue":"5","issued":{"date-parts":[["2013","7","29"]]},"title":"Blue-phase-polymer-templated nematic with sub-millisecond broad-temperature range electro-optic switching","type":"article-journal","volume":"103"},"uris":["http://www.mendeley.com/documents/?uuid=5bb0b714-f46d-3bb8-86d5-f267ed7b2ace"]},{"id":"ITEM-8","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8","issue":"8","issued":{"date-parts":[["2011","12","1"]]},"page":"1527","publisher":"The Optical Society","title":"Polymer-stabilized blue phase liquid crystals: a tutorial [Invited]","type":"article-journal","volume":"1"},"uris":["http://www.mendeley.com/documents/?uuid=5529cae1-deb7-33ba-8e50-cda4e62fa730"]},{"id":"ITEM-9","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9","issued":{"date-parts":[["2018","7","15"]]},"page":"175-179","publisher":"Elsevier B.V.","title":"Effect of polymer backbone flexibility on blue phase liquid crystal stabilization","type":"article-journal","volume":"262"},"uris":["http://www.mendeley.com/documents/?uuid=59d6766d-ce39-37b7-9b25-c784017b0813"]},{"id":"ITEM-10","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0","issue":"12","issued":{"date-parts":[["2009","12","27"]]},"page":"121501","publisher":"IOP Publishing","title":"Nanoparticle-stabilized cholesteric blue phases","type":"article-journal","volume":"2"},"uris":["http://www.mendeley.com/documents/?uuid=447c6547-3632-36d2-b35a-45edf83bc663"]},{"id":"ITEM-11","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1","issue":"3","issued":{"date-parts":[["2016","3","22"]]},"page":"3410-3415","publisher":"American Chemical Society","title":"Reversible Nanoparticle Cubic Lattices in Blue Phase Liquid Crystals","type":"article-journal","volume":"10"},"uris":["http://www.mendeley.com/documents/?uuid=87b5e519-938d-3dc3-a29e-c52a8e0016ca"]},{"id":"ITEM-12","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2","issue":"6","issued":{"date-parts":[["2018","6","1"]]},"page":"1536","publisher":"The Optical Society","title":"Polymer stabilized cholesteric liquid crystal particles with high thermal stability","type":"article-journal","volume":"8"},"uris":["http://www.mendeley.com/documents/?uuid=8f3c6bfc-dcb8-3b32-a77e-f2250d4a00c8"]}],"mendeley":{"formattedCitation":"&lt;sup&gt;9,12–22&lt;/sup&gt;","plainTextFormattedCitation":"9,12–22","previouslyFormattedCitation":"&lt;sup&gt;9,12–22&lt;/sup&gt;"},"properties":{"noteIndex":0},"schema":"https://github.com/citation-style-language/schema/raw/master/csl-citation.json"}</w:instrText>
      </w:r>
      <w:r w:rsidR="00154934">
        <w:rPr>
          <w:color w:val="000000"/>
        </w:rPr>
        <w:fldChar w:fldCharType="separate"/>
      </w:r>
      <w:r w:rsidR="0054631D" w:rsidRPr="0054631D">
        <w:rPr>
          <w:noProof/>
          <w:color w:val="000000"/>
          <w:vertAlign w:val="superscript"/>
        </w:rPr>
        <w:t>9,12–22</w:t>
      </w:r>
      <w:r w:rsidR="00154934">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AA485B">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9&lt;/sup&gt;","plainTextFormattedCitation":"9","previouslyFormattedCitation":"&lt;sup&gt;9&lt;/sup&gt;"},"properties":{"noteIndex":0},"schema":"https://github.com/citation-style-language/schema/raw/master/csl-citation.json"}</w:instrText>
      </w:r>
      <w:r w:rsidRPr="00581DAE">
        <w:rPr>
          <w:color w:val="000000"/>
        </w:rPr>
        <w:fldChar w:fldCharType="separate"/>
      </w:r>
      <w:r w:rsidR="00E863A2" w:rsidRPr="00E863A2">
        <w:rPr>
          <w:noProof/>
          <w:color w:val="000000"/>
          <w:vertAlign w:val="superscript"/>
        </w:rPr>
        <w:t>9</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315FF6">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22&lt;/sup&gt;","plainTextFormattedCitation":"22","previouslyFormattedCitation":"&lt;sup&gt;22&lt;/sup&gt;"},"properties":{"noteIndex":0},"schema":"https://github.com/citation-style-language/schema/raw/master/csl-citation.json"}</w:instrText>
      </w:r>
      <w:r w:rsidRPr="00581DAE">
        <w:rPr>
          <w:color w:val="000000"/>
          <w:vertAlign w:val="superscript"/>
        </w:rPr>
        <w:fldChar w:fldCharType="separate"/>
      </w:r>
      <w:r w:rsidR="0054631D" w:rsidRPr="0054631D">
        <w:rPr>
          <w:noProof/>
          <w:color w:val="000000"/>
          <w:vertAlign w:val="superscript"/>
        </w:rPr>
        <w:t>22</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54631D">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4","issue":"3","issued":{"date-parts":[["2015","5","5"]]},"page":"033501","publisher":"IOP Publishing","title":"Blue phase liquid crystal: strategies for phase stabilization and device development","type":"article-journal","volume":"16"},"uris":["http://www.mendeley.com/documents/?uuid=b982153d-fa7c-3d16-8344-44ef21127151"]},{"id":"ITEM-5","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5","issue":"5","issued":{"date-parts":[["2013","7","29"]]},"title":"Blue-phase-polymer-templated nematic with sub-millisecond broad-temperature range electro-optic switching","type":"article-journal","volume":"103"},"uris":["http://www.mendeley.com/documents/?uuid=5bb0b714-f46d-3bb8-86d5-f267ed7b2ace"]},{"id":"ITEM-6","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6","issue":"8","issued":{"date-parts":[["2011","12","1"]]},"page":"1527","publisher":"The Optical Society","title":"Polymer-stabilized blue phase liquid crystals: a tutorial [Invited]","type":"article-journal","volume":"1"},"uris":["http://www.mendeley.com/documents/?uuid=5529cae1-deb7-33ba-8e50-cda4e62fa730"]}],"mendeley":{"formattedCitation":"&lt;sup&gt;9,12,13,17,19,20&lt;/sup&gt;","plainTextFormattedCitation":"9,12,13,17,19,20","previouslyFormattedCitation":"&lt;sup&gt;9,12,13,17,19,20&lt;/sup&gt;"},"properties":{"noteIndex":0},"schema":"https://github.com/citation-style-language/schema/raw/master/csl-citation.json"}</w:instrText>
      </w:r>
      <w:r w:rsidR="0054631D">
        <w:rPr>
          <w:color w:val="000000"/>
        </w:rPr>
        <w:fldChar w:fldCharType="separate"/>
      </w:r>
      <w:r w:rsidR="0054631D" w:rsidRPr="0054631D">
        <w:rPr>
          <w:noProof/>
          <w:color w:val="000000"/>
          <w:vertAlign w:val="superscript"/>
        </w:rPr>
        <w:t>9,12,13,17,19,20</w:t>
      </w:r>
      <w:r w:rsidR="0054631D">
        <w:rPr>
          <w:color w:val="000000"/>
        </w:rPr>
        <w:fldChar w:fldCharType="end"/>
      </w:r>
      <w:r w:rsidRPr="00D92DF4">
        <w:rPr>
          <w:color w:val="000000"/>
        </w:rPr>
        <w:t xml:space="preserve">. </w:t>
      </w:r>
      <w:proofErr w:type="gramStart"/>
      <w:r w:rsidRPr="00D92DF4">
        <w:rPr>
          <w:color w:val="000000"/>
        </w:rPr>
        <w:t>The polymer network,</w:t>
      </w:r>
      <w:proofErr w:type="gramEnd"/>
      <w:r w:rsidRPr="00D92DF4">
        <w:rPr>
          <w:color w:val="000000"/>
        </w:rPr>
        <w:t xml:space="preserve"> acts as a template for</w:t>
      </w:r>
      <w:r w:rsidRPr="00581DAE">
        <w:rPr>
          <w:color w:val="000000"/>
        </w:rPr>
        <w:t xml:space="preserve"> the BPs with the director field fixed at the LC-polymer interface due to surface effects. </w:t>
      </w:r>
      <w:r w:rsidR="002F1A8A" w:rsidRPr="00581DAE">
        <w:rPr>
          <w:color w:val="000000"/>
        </w:rPr>
        <w:t>The thermal stability of the templated BPs depends on numerous parameters, including polymer chain solubility, stiffness, composition, and crosslink density</w:t>
      </w:r>
      <w:r w:rsidR="00315FF6">
        <w:rPr>
          <w:color w:val="000000"/>
        </w:rPr>
        <w:fldChar w:fldCharType="begin" w:fldLock="1"/>
      </w:r>
      <w:r w:rsidR="000F22E7">
        <w:rPr>
          <w:color w:val="000000"/>
        </w:rPr>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2","issue":"8","issued":{"date-parts":[["2014","6","1"]]},"page":"817-821","publisher":"Nature Publishing Group","title":"Stretchable liquid-crystal blue-phase gels","type":"article-journal","volume":"13"},"uris":["http://www.mendeley.com/documents/?uuid=347dc4de-6071-38f5-884f-0708bd8cbb25"]},{"id":"ITEM-3","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3","issue":"11","issued":{"date-parts":[["2011"]]},"page":"615-618","title":"Influence of polymerization temperature on hysteresis and residual birefringence of polymer stabilized blue phase LCs","type":"article-journal","volume":"7"},"uris":["http://www.mendeley.com/documents/?uuid=21100aa2-930b-36e9-91c6-1ed132a027b7"]},{"id":"ITEM-4","itemData":{"author":[{"dropping-particle":"","family":"Kizhakidathazhath","given":"R","non-dropping-particle":"","parse-names":false,"suffix":""},{"dropping-particle":"","family":"Higuchi","given":"H","non-dropping-particle":"","parse-names":false,"suffix":""},{"dropping-particle":"","family":"…","given":"Y Okumura - Journal of Molecular","non-dropping-particle":"","parse-names":false,"suffix":""},{"dropping-particle":"","family":"2018","given":"undefined","non-dropping-particle":"","parse-names":false,"suffix":""}],"container-title":"Elsevier","id":"ITEM-4","issued":{"date-parts":[["0"]]},"title":"Effect of polymer backbone flexibility on blue phase liquid crystal stabilization","type":"article-journal"},"uris":["http://www.mendeley.com/documents/?uuid=4ccf0db8-6aca-3696-9400-c3daf4883ec3"]},{"id":"ITEM-5","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5","issue":"6","issued":{"date-parts":[["2018","6","1"]]},"page":"1536","publisher":"The Optical Society","title":"Polymer stabilized cholesteric liquid crystal particles with high thermal stability","type":"article-journal","volume":"8"},"uris":["http://www.mendeley.com/documents/?uuid=8f3c6bfc-dcb8-3b32-a77e-f2250d4a00c8"]}],"mendeley":{"formattedCitation":"&lt;sup&gt;12,13,15,16,23&lt;/sup&gt;","plainTextFormattedCitation":"12,13,15,16,23","previouslyFormattedCitation":"&lt;sup&gt;12,13,15,16,23&lt;/sup&gt;"},"properties":{"noteIndex":0},"schema":"https://github.com/citation-style-language/schema/raw/master/csl-citation.json"}</w:instrText>
      </w:r>
      <w:r w:rsidR="00315FF6">
        <w:rPr>
          <w:color w:val="000000"/>
        </w:rPr>
        <w:fldChar w:fldCharType="separate"/>
      </w:r>
      <w:r w:rsidR="00315FF6" w:rsidRPr="00315FF6">
        <w:rPr>
          <w:noProof/>
          <w:color w:val="000000"/>
          <w:vertAlign w:val="superscript"/>
        </w:rPr>
        <w:t>12,13,15,16,23</w:t>
      </w:r>
      <w:r w:rsidR="00315FF6">
        <w:rPr>
          <w:color w:val="000000"/>
        </w:rPr>
        <w:fldChar w:fldCharType="end"/>
      </w:r>
      <w:r w:rsidR="002F1A8A" w:rsidRPr="00573D10">
        <w:rPr>
          <w:color w:val="000000"/>
          <w:highlight w:val="yellow"/>
        </w:rPr>
        <w:t>.</w:t>
      </w:r>
      <w:r w:rsidR="002F1A8A" w:rsidRPr="00573D10">
        <w:rPr>
          <w:highlight w:val="yellow"/>
        </w:rPr>
        <w:t xml:space="preserve"> </w:t>
      </w:r>
      <w:r w:rsidR="000C2449" w:rsidRPr="00D92DF4">
        <w:t xml:space="preserve">While several studies have examined polymerization of low chiral liquid crystals </w:t>
      </w:r>
      <w:r w:rsidR="000C2449" w:rsidRPr="00D92DF4">
        <w:rPr>
          <w:color w:val="000000"/>
        </w:rPr>
        <w:t xml:space="preserve">within microscale droplets, </w:t>
      </w:r>
      <w:r w:rsidR="000C2449" w:rsidRPr="00D92DF4">
        <w:t>v</w:t>
      </w:r>
      <w:r w:rsidR="000C2449" w:rsidRPr="00D92DF4">
        <w:rPr>
          <w:color w:val="000000"/>
        </w:rPr>
        <w:t>ery little is known about BP stabilization in curved geometries</w:t>
      </w:r>
      <w:r w:rsidR="007D09CB" w:rsidRPr="00573D10">
        <w:rPr>
          <w:color w:val="000000"/>
          <w:highlight w:val="yellow"/>
        </w:rPr>
        <w:t xml:space="preserve"> </w:t>
      </w:r>
      <w:r w:rsidR="000F4107" w:rsidRPr="00573D10">
        <w:rPr>
          <w:color w:val="000000"/>
          <w:highlight w:val="yellow"/>
        </w:rPr>
        <w:fldChar w:fldCharType="begin" w:fldLock="1"/>
      </w:r>
      <w:r w:rsidR="000C2449">
        <w:rPr>
          <w:color w:val="000000"/>
          <w:highlight w:val="yellow"/>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15,24–28&lt;/sup&gt;","manualFormatting":"15,24–28","plainTextFormattedCitation":"15,24–28","previouslyFormattedCitation":"&lt;sup&gt;15,24–28&lt;/sup&gt;"},"properties":{"noteIndex":0},"schema":"https://github.com/citation-style-language/schema/raw/master/csl-citation.json"}</w:instrText>
      </w:r>
      <w:r w:rsidR="000F4107" w:rsidRPr="00573D10">
        <w:rPr>
          <w:color w:val="000000"/>
          <w:highlight w:val="yellow"/>
        </w:rPr>
        <w:fldChar w:fldCharType="separate"/>
      </w:r>
      <w:r w:rsidR="00315FF6" w:rsidRPr="00315FF6">
        <w:rPr>
          <w:noProof/>
          <w:color w:val="000000"/>
          <w:highlight w:val="yellow"/>
          <w:vertAlign w:val="superscript"/>
        </w:rPr>
        <w:t>15,24–</w:t>
      </w:r>
      <w:r w:rsidR="000C2449">
        <w:rPr>
          <w:noProof/>
          <w:color w:val="000000"/>
          <w:highlight w:val="yellow"/>
          <w:vertAlign w:val="superscript"/>
        </w:rPr>
        <w:t>28</w:t>
      </w:r>
      <w:r w:rsidR="000F4107" w:rsidRPr="00573D10">
        <w:rPr>
          <w:color w:val="000000"/>
          <w:highlight w:val="yellow"/>
        </w:rPr>
        <w:fldChar w:fldCharType="end"/>
      </w:r>
      <w:r w:rsidRPr="00573D10">
        <w:rPr>
          <w:color w:val="000000"/>
          <w:highlight w:val="yellow"/>
        </w:rPr>
        <w:t xml:space="preserve">. </w:t>
      </w:r>
      <w:r w:rsidR="00582B54" w:rsidRPr="00573D10">
        <w:rPr>
          <w:color w:val="000000"/>
          <w:highlight w:val="yellow"/>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496138">
        <w:rPr>
          <w:color w:val="000000"/>
        </w:rPr>
        <w:fldChar w:fldCharType="begin" w:fldLock="1"/>
      </w:r>
      <w:r w:rsidR="009D0D24">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id":"ITEM-4","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4","issue":"43","issued":{"date-parts":[["2015","11","18"]]},"page":"6892-6898","publisher":"Wiley-VCH Verlag","title":"Stimuli-Responsive Cubosomes Formed from Blue Phase Liquid Crystals","type":"article-journal","volume":"27"},"uris":["http://www.mendeley.com/documents/?uuid=98738b80-0e60-3a4f-a27c-6602b2149239"]}],"mendeley":{"formattedCitation":"&lt;sup&gt;29–32&lt;/sup&gt;","plainTextFormattedCitation":"29–32","previouslyFormattedCitation":"&lt;sup&gt;29–32&lt;/sup&gt;"},"properties":{"noteIndex":0},"schema":"https://github.com/citation-style-language/schema/raw/master/csl-citation.json"}</w:instrText>
      </w:r>
      <w:r w:rsidR="00496138">
        <w:rPr>
          <w:color w:val="000000"/>
        </w:rPr>
        <w:fldChar w:fldCharType="separate"/>
      </w:r>
      <w:r w:rsidR="00496138" w:rsidRPr="00496138">
        <w:rPr>
          <w:noProof/>
          <w:color w:val="000000"/>
          <w:vertAlign w:val="superscript"/>
        </w:rPr>
        <w:t>29–32</w:t>
      </w:r>
      <w:r w:rsidR="00496138">
        <w:rPr>
          <w:color w:val="000000"/>
        </w:rPr>
        <w:fldChar w:fldCharType="end"/>
      </w:r>
      <w:r w:rsidRPr="00581DAE">
        <w:rPr>
          <w:color w:val="000000"/>
        </w:rPr>
        <w:t>. Additional theoretical reports indicate that severe confinement in different geometries leads to the emergence of rich and complex BP-like configurations</w:t>
      </w:r>
      <w:r w:rsidR="00D4514F">
        <w:rPr>
          <w:color w:val="000000"/>
        </w:rPr>
        <w:t xml:space="preserve"> including </w:t>
      </w:r>
      <w:r w:rsidR="00D4514F" w:rsidRPr="00573D10">
        <w:rPr>
          <w:color w:val="000000"/>
        </w:rPr>
        <w:t>array of line disclinations of double-helix shape, two orthogonal sets of parallel winding disclinations, and a regular array of ring defect</w:t>
      </w:r>
      <w:r w:rsidR="00EA20DF">
        <w:rPr>
          <w:color w:val="000000"/>
        </w:rPr>
        <w:fldChar w:fldCharType="begin" w:fldLock="1"/>
      </w:r>
      <w:r w:rsidR="00086118">
        <w:rPr>
          <w:color w:val="000000"/>
        </w:rPr>
        <w:instrText>ADDIN CSL_CITATION {"citationItems":[{"id":"ITEM-1","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1","issue":"4","issued":{"date-parts":[["2011","10","19"]]},"page":"040701","publisher":"American Physical Society","title":"Structural forces in liquid crystalline blue phases","type":"article-journal","volume":"84"},"uris":["http://www.mendeley.com/documents/?uuid=53ac1bc3-a5a6-3264-abe3-a38f6c8d93d7"]},{"id":"ITEM-2","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2","issue":"1","issued":{"date-parts":[["2011","3","22"]]},"page":"1-5","publisher":"Nature Publishing Group","title":"Quasi-two-dimensional Skyrmion lattices in a chiral nematic liquid crystal","type":"article-journal","volume":"2"},"uris":["http://www.mendeley.com/documents/?uuid=2eff13b2-3017-360f-876d-65d38dd026e1"]},{"id":"ITEM-3","itemData":{"DOI":"10.1103/PhysRevLett.104.017801","ISSN":"00319007","abstract":"In our numerical study based on a phenomenological description of strongly confined liquid crystalline blue phase I (BP I), we find several novel structures characterized by specific configurations of topological disclination lines. The thickness of the system is of the order of the dimension of the unit cell of the bulk BP I, and the confining surfaces adopts homeotropic anchoring. The structures include an array of double-helix disclination lines accompanied by an orthorhombic lattice of double-twist cylinders, and two parallel arrays of winding disclination lines almost perpendicular to each other. © 2010 The American Physical Society.","author":[{"dropping-particle":"","family":"Fukuda","given":"Jun Ichi","non-dropping-particle":"","parse-names":false,"suffix":""},{"dropping-particle":"","family":"Žumer","given":"Slobodan","non-dropping-particle":"","parse-names":false,"suffix":""}],"container-title":"Physical Review Letters","id":"ITEM-3","issue":"1","issued":{"date-parts":[["2010","1","4"]]},"title":"Novel defect structures in a strongly confined liquid-Crystalline blue phase","type":"article-journal","volume":"104"},"uris":["http://www.mendeley.com/documents/?uuid=4e3111e3-f27e-371b-9230-b3b16fbf3b13"]},{"id":"ITEM-4","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4","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3–36&lt;/sup&gt;","plainTextFormattedCitation":"33–36","previouslyFormattedCitation":"&lt;sup&gt;33–36&lt;/sup&gt;"},"properties":{"noteIndex":0},"schema":"https://github.com/citation-style-language/schema/raw/master/csl-citation.json"}</w:instrText>
      </w:r>
      <w:r w:rsidR="00EA20DF">
        <w:rPr>
          <w:color w:val="000000"/>
        </w:rPr>
        <w:fldChar w:fldCharType="separate"/>
      </w:r>
      <w:r w:rsidR="004A62CB" w:rsidRPr="004A62CB">
        <w:rPr>
          <w:noProof/>
          <w:color w:val="000000"/>
          <w:vertAlign w:val="superscript"/>
        </w:rPr>
        <w:t>33–36</w:t>
      </w:r>
      <w:r w:rsidR="00EA20DF">
        <w:rPr>
          <w:color w:val="000000"/>
        </w:rPr>
        <w:fldChar w:fldCharType="end"/>
      </w:r>
      <w:r w:rsidRPr="00581DAE">
        <w:rPr>
          <w:color w:val="000000"/>
        </w:rPr>
        <w:t>.</w:t>
      </w:r>
      <w:r w:rsidR="000F7E85">
        <w:rPr>
          <w:color w:val="000000"/>
        </w:rPr>
        <w:t xml:space="preserve"> </w:t>
      </w:r>
    </w:p>
    <w:p w14:paraId="0EEE01FE" w14:textId="461FF48F" w:rsidR="00275C16" w:rsidRDefault="0095296A" w:rsidP="0086004B">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9D0D24">
        <w:rPr>
          <w:vertAlign w:val="superscript"/>
        </w:rPr>
        <w:fldChar w:fldCharType="begin" w:fldLock="1"/>
      </w:r>
      <w:r w:rsidR="00E15F0E">
        <w:rPr>
          <w:vertAlign w:val="superscript"/>
        </w:rPr>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9D0D24">
        <w:rPr>
          <w:vertAlign w:val="superscript"/>
        </w:rPr>
        <w:fldChar w:fldCharType="separate"/>
      </w:r>
      <w:r w:rsidR="009D0D24" w:rsidRPr="009D0D24">
        <w:rPr>
          <w:noProof/>
          <w:vertAlign w:val="superscript"/>
        </w:rPr>
        <w:t>30</w:t>
      </w:r>
      <w:r w:rsidR="009D0D24">
        <w:rPr>
          <w:vertAlign w:val="superscript"/>
        </w:rPr>
        <w:fldChar w:fldCharType="end"/>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86004B">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4CC1DBBC" w:rsidR="00C07663" w:rsidRDefault="00C07663" w:rsidP="0086004B">
      <w:pPr>
        <w:pStyle w:val="TAMainText"/>
      </w:pPr>
    </w:p>
    <w:p w14:paraId="44178B3F" w14:textId="73A62284" w:rsidR="0086004B" w:rsidRDefault="0086004B" w:rsidP="0086004B">
      <w:pPr>
        <w:pStyle w:val="TAMainText"/>
      </w:pPr>
    </w:p>
    <w:p w14:paraId="47871891" w14:textId="24C63AD5" w:rsidR="0086004B" w:rsidRDefault="0086004B" w:rsidP="0086004B">
      <w:pPr>
        <w:pStyle w:val="TAMainText"/>
      </w:pPr>
    </w:p>
    <w:p w14:paraId="63CBD425" w14:textId="1D967652" w:rsidR="0086004B" w:rsidRDefault="0086004B" w:rsidP="0086004B">
      <w:pPr>
        <w:pStyle w:val="TAMainText"/>
      </w:pPr>
    </w:p>
    <w:p w14:paraId="3045EA54" w14:textId="77777777" w:rsidR="0086004B" w:rsidRDefault="0086004B" w:rsidP="0086004B">
      <w:pPr>
        <w:pStyle w:val="TAMainText"/>
      </w:pPr>
    </w:p>
    <w:p w14:paraId="727FB501" w14:textId="77777777" w:rsidR="00D92DF4" w:rsidRDefault="00D92DF4" w:rsidP="0086004B">
      <w:pPr>
        <w:pStyle w:val="TAMainText"/>
      </w:pPr>
    </w:p>
    <w:p w14:paraId="61AE3DDB" w14:textId="0B20C867" w:rsidR="00C07663" w:rsidRPr="00064428" w:rsidRDefault="00C07663" w:rsidP="0086004B">
      <w:pPr>
        <w:pStyle w:val="TAMainText"/>
        <w:numPr>
          <w:ilvl w:val="0"/>
          <w:numId w:val="7"/>
        </w:numPr>
      </w:pPr>
      <w:r w:rsidRPr="00064428">
        <w:t>Methods</w:t>
      </w:r>
    </w:p>
    <w:p w14:paraId="7C6DA97C" w14:textId="3ABA3BB5" w:rsidR="00087632" w:rsidRPr="00064428" w:rsidRDefault="00C07663" w:rsidP="0086004B">
      <w:pPr>
        <w:pStyle w:val="TAMainText"/>
        <w:numPr>
          <w:ilvl w:val="1"/>
          <w:numId w:val="7"/>
        </w:numPr>
      </w:pPr>
      <w:r w:rsidRPr="00064428">
        <w:t>Experiments</w:t>
      </w:r>
    </w:p>
    <w:p w14:paraId="49DB83D3" w14:textId="0CD5F616" w:rsidR="00C07663" w:rsidRDefault="00C07663" w:rsidP="0086004B">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86004B">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2C828C4C" w14:textId="2D1C80A2" w:rsidR="00262086" w:rsidRDefault="00C07663" w:rsidP="00262086">
      <w:pPr>
        <w:autoSpaceDE w:val="0"/>
        <w:autoSpaceDN w:val="0"/>
        <w:adjustRightInd w:val="0"/>
        <w:rPr>
          <w:rFonts w:ascii="Arno Pro" w:hAnsi="Arno Pro"/>
          <w:kern w:val="21"/>
          <w:sz w:val="19"/>
        </w:rPr>
      </w:pPr>
      <w:r w:rsidRPr="00573D10">
        <w:rPr>
          <w:rFonts w:ascii="Arno Pro" w:hAnsi="Arno Pro"/>
          <w:kern w:val="21"/>
          <w:sz w:val="19"/>
          <w:highlight w:val="yellow"/>
        </w:rPr>
        <w:t>Polarizing microscopy images were obtained using the Olympus BX51-P. Reflection spectra were acquired using the FLAME-S-VIS-NIR-ES spectrometer. Leica SP5 AOBS TCS tandem scanner spectral confocal microscopy (Super-resolution Confocal Laser Scanning Microscopy</w:t>
      </w:r>
      <w:r w:rsidR="00B26F56">
        <w:rPr>
          <w:rFonts w:ascii="Arno Pro" w:hAnsi="Arno Pro"/>
          <w:kern w:val="21"/>
          <w:sz w:val="19"/>
          <w:highlight w:val="yellow"/>
        </w:rPr>
        <w:t xml:space="preserve"> (CLSM)</w:t>
      </w:r>
      <w:r w:rsidRPr="00573D10">
        <w:rPr>
          <w:rFonts w:ascii="Arno Pro" w:hAnsi="Arno Pro"/>
          <w:kern w:val="21"/>
          <w:sz w:val="19"/>
          <w:highlight w:val="yellow"/>
        </w:rPr>
        <w:t>) with 100X oil objective lens was used to image the periodic structure of the BPs confined in the spherical droplets. For imaging, the label-free polymer-stabilized BP droplet</w:t>
      </w:r>
      <w:r w:rsidR="00A878FF">
        <w:rPr>
          <w:rFonts w:ascii="Arno Pro" w:hAnsi="Arno Pro"/>
          <w:kern w:val="21"/>
          <w:sz w:val="19"/>
          <w:highlight w:val="yellow"/>
        </w:rPr>
        <w:t>s</w:t>
      </w:r>
      <w:r w:rsidRPr="00573D10">
        <w:rPr>
          <w:rFonts w:ascii="Arno Pro" w:hAnsi="Arno Pro"/>
          <w:kern w:val="21"/>
          <w:sz w:val="19"/>
          <w:highlight w:val="yellow"/>
        </w:rPr>
        <w:t xml:space="preserve"> </w:t>
      </w:r>
      <w:r w:rsidR="00035640" w:rsidRPr="00573D10">
        <w:rPr>
          <w:rFonts w:ascii="Arno Pro" w:hAnsi="Arno Pro"/>
          <w:kern w:val="21"/>
          <w:sz w:val="19"/>
          <w:highlight w:val="yellow"/>
        </w:rPr>
        <w:t xml:space="preserve">were dispersed </w:t>
      </w:r>
      <w:r w:rsidR="00BA05F4" w:rsidRPr="00573D10">
        <w:rPr>
          <w:rFonts w:ascii="Arno Pro" w:hAnsi="Arno Pro"/>
          <w:kern w:val="21"/>
          <w:sz w:val="19"/>
          <w:highlight w:val="yellow"/>
        </w:rPr>
        <w:t xml:space="preserve">in 3% PVA aqueous solution. We added 5 </w:t>
      </w:r>
      <w:proofErr w:type="spellStart"/>
      <w:r w:rsidR="00BA05F4" w:rsidRPr="00573D10">
        <w:rPr>
          <w:rFonts w:ascii="Arno Pro" w:hAnsi="Arno Pro"/>
          <w:kern w:val="21"/>
          <w:sz w:val="19"/>
          <w:highlight w:val="yellow"/>
        </w:rPr>
        <w:t>wt</w:t>
      </w:r>
      <w:proofErr w:type="spellEnd"/>
      <w:r w:rsidR="00BA05F4" w:rsidRPr="00573D10">
        <w:rPr>
          <w:rFonts w:ascii="Arno Pro" w:hAnsi="Arno Pro"/>
          <w:kern w:val="21"/>
          <w:sz w:val="19"/>
          <w:highlight w:val="yellow"/>
        </w:rPr>
        <w:t xml:space="preserve">% Borax to the aqueous solution to crosslink the PVA and prevent movement of the polymerized droplets during the confocal imaging process.  </w:t>
      </w:r>
      <w:r w:rsidR="00242010" w:rsidRPr="00573D10">
        <w:rPr>
          <w:rFonts w:ascii="Arno Pro" w:hAnsi="Arno Pro"/>
          <w:kern w:val="21"/>
          <w:sz w:val="19"/>
          <w:highlight w:val="yellow"/>
        </w:rPr>
        <w:t xml:space="preserve">The sample cell was covered with a cover glass (NO. 1) and </w:t>
      </w:r>
      <w:r w:rsidRPr="00573D10">
        <w:rPr>
          <w:rFonts w:ascii="Arno Pro" w:hAnsi="Arno Pro"/>
          <w:kern w:val="21"/>
          <w:sz w:val="19"/>
          <w:highlight w:val="yellow"/>
        </w:rPr>
        <w:t xml:space="preserve">illuminated with He-Ne laser at the wavelengths of 543 nm and 633 nm, as well as Argon laser at the wavelengths of 458, 488, and 514 nm. </w:t>
      </w:r>
      <w:r w:rsidR="00262086" w:rsidRPr="00573D10">
        <w:rPr>
          <w:rFonts w:ascii="Arno Pro" w:hAnsi="Arno Pro"/>
          <w:kern w:val="21"/>
          <w:sz w:val="19"/>
          <w:highlight w:val="yellow"/>
        </w:rPr>
        <w:t xml:space="preserve">To observe the periodic lattice structures, the CLSM was operated in the reflection mode with a narrow pinhole. When the periodic lattice structure of BPs matches the wavelength of the laser beams, it leads to strong Bragg reflection pattern, which was detected by a photomultiplier tube. </w:t>
      </w:r>
    </w:p>
    <w:p w14:paraId="397FA3B0" w14:textId="77777777" w:rsidR="00B26F56" w:rsidRPr="00573D10" w:rsidRDefault="00B26F56" w:rsidP="00262086">
      <w:pPr>
        <w:autoSpaceDE w:val="0"/>
        <w:autoSpaceDN w:val="0"/>
        <w:adjustRightInd w:val="0"/>
        <w:rPr>
          <w:rFonts w:ascii="Arno Pro" w:hAnsi="Arno Pro"/>
          <w:kern w:val="21"/>
          <w:sz w:val="19"/>
        </w:rPr>
      </w:pPr>
    </w:p>
    <w:p w14:paraId="12860936" w14:textId="0E4E9C24" w:rsidR="00C07663" w:rsidRDefault="00C07663" w:rsidP="0086004B">
      <w:pPr>
        <w:pStyle w:val="TAMainText"/>
      </w:pPr>
    </w:p>
    <w:p w14:paraId="78C8BF3B" w14:textId="485D3671" w:rsidR="0086004B" w:rsidRDefault="0086004B" w:rsidP="0086004B">
      <w:pPr>
        <w:pStyle w:val="TAMainText"/>
      </w:pPr>
    </w:p>
    <w:p w14:paraId="3AFE5834" w14:textId="77777777" w:rsidR="0086004B" w:rsidRDefault="0086004B" w:rsidP="0086004B">
      <w:pPr>
        <w:pStyle w:val="TAMainText"/>
      </w:pPr>
    </w:p>
    <w:p w14:paraId="3D210BB9" w14:textId="77777777" w:rsidR="00C07663" w:rsidRDefault="00C07663" w:rsidP="0086004B">
      <w:pPr>
        <w:pStyle w:val="TAMainText"/>
      </w:pPr>
    </w:p>
    <w:p w14:paraId="791A4F65" w14:textId="4A8AA3D9" w:rsidR="00087632" w:rsidRDefault="00C07663" w:rsidP="0086004B">
      <w:pPr>
        <w:pStyle w:val="TAMainText"/>
        <w:numPr>
          <w:ilvl w:val="1"/>
          <w:numId w:val="7"/>
        </w:numPr>
      </w:pPr>
      <w:r w:rsidRPr="00064428">
        <w:lastRenderedPageBreak/>
        <w:t>Continuum simulations</w:t>
      </w:r>
    </w:p>
    <w:p w14:paraId="43BC9752" w14:textId="77777777" w:rsidR="0086004B" w:rsidRPr="00064428" w:rsidRDefault="0086004B" w:rsidP="0086004B">
      <w:pPr>
        <w:pStyle w:val="TAMainText"/>
        <w:ind w:left="581"/>
      </w:pPr>
    </w:p>
    <w:p w14:paraId="08D563B0" w14:textId="3321168A" w:rsidR="00087632" w:rsidRDefault="00C07663" w:rsidP="0086004B">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86004B">
      <w:pPr>
        <w:pStyle w:val="TAMainText"/>
      </w:pPr>
    </w:p>
    <w:p w14:paraId="342EEA90" w14:textId="42C5ADD3" w:rsidR="00087632" w:rsidRDefault="00C07663" w:rsidP="0086004B">
      <w:pPr>
        <w:pStyle w:val="TAMainText"/>
      </w:pPr>
      <m:oMath>
        <m:r>
          <w:rPr>
            <w:rFonts w:ascii="Cambria Math" w:hAnsi="Cambria Math"/>
          </w:rPr>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1C2F1D4A" w:rsidR="00C07663" w:rsidRDefault="00C07663" w:rsidP="0086004B">
      <w:pPr>
        <w:pStyle w:val="TAMainText"/>
      </w:pPr>
      <w:r w:rsidRPr="00581DAE">
        <w:t>Stable and metastable configurations were obtained by minimization of the free energy functional according to the Ginzburg-Landau method as explained in the Supporting Information.</w:t>
      </w:r>
    </w:p>
    <w:p w14:paraId="568356F4" w14:textId="77777777" w:rsidR="008977ED" w:rsidRPr="00087632" w:rsidRDefault="008977ED" w:rsidP="0086004B">
      <w:pPr>
        <w:pStyle w:val="TAMainText"/>
      </w:pPr>
    </w:p>
    <w:p w14:paraId="4E2821E2" w14:textId="6712C668" w:rsidR="002665D9" w:rsidRDefault="00841189" w:rsidP="0086004B">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rPr>
        <w:t>Figure 1.</w:t>
      </w:r>
      <w:r w:rsidR="000D61EF">
        <w:t xml:space="preserve"> </w:t>
      </w:r>
      <w:r w:rsidR="008B3EE5" w:rsidRPr="00D56B92">
        <w:t>T</w:t>
      </w:r>
      <w:r w:rsidR="000D61EF" w:rsidRPr="00D56B92">
        <w:t xml:space="preserve">ransition temperatures of blue phases in </w:t>
      </w:r>
      <w:r w:rsidR="006D42F1" w:rsidRPr="00D56B92">
        <w:t xml:space="preserve">the pure systems (in </w:t>
      </w:r>
      <w:r w:rsidR="000D61EF" w:rsidRPr="00D56B92">
        <w:t>film and in droplet</w:t>
      </w:r>
      <w:r w:rsidR="006D42F1" w:rsidRPr="00D56B92">
        <w:t xml:space="preserve">) and in the presence of </w:t>
      </w:r>
      <w:r w:rsidR="003601C7" w:rsidRPr="00D56B92">
        <w:t xml:space="preserve">reactive </w:t>
      </w:r>
      <w:proofErr w:type="spellStart"/>
      <w:r w:rsidR="003601C7" w:rsidRPr="00D56B92">
        <w:t>mesogens</w:t>
      </w:r>
      <w:proofErr w:type="spellEnd"/>
      <w:r w:rsidR="000D61EF" w:rsidRPr="00D56B92">
        <w:t>. (a) Schematic presentation of cubic unit cell</w:t>
      </w:r>
      <w:r w:rsidR="00400868" w:rsidRPr="00D56B92">
        <w:t>s</w:t>
      </w:r>
      <w:r w:rsidR="000D61EF" w:rsidRPr="00D56B92">
        <w:t xml:space="preserve"> and disclination lines in BPI and BPII. (b) Crossed –polarized micrographs</w:t>
      </w:r>
      <w:r w:rsidR="008F154B">
        <w:t xml:space="preserve"> </w:t>
      </w:r>
      <w:r w:rsidR="00DC35B2">
        <w:t>of</w:t>
      </w:r>
      <w:r w:rsidR="008F154B">
        <w:t xml:space="preserve"> </w:t>
      </w:r>
      <w:r w:rsidR="008F154B" w:rsidRPr="00D56B92">
        <w:t xml:space="preserve">BPI and </w:t>
      </w:r>
      <w:proofErr w:type="gramStart"/>
      <w:r w:rsidR="008F154B" w:rsidRPr="00D56B92">
        <w:t xml:space="preserve">BPII </w:t>
      </w:r>
      <w:r w:rsidR="00DC35B2">
        <w:t xml:space="preserve"> in</w:t>
      </w:r>
      <w:proofErr w:type="gramEnd"/>
      <w:r w:rsidR="00DC35B2">
        <w:t xml:space="preserve"> a </w:t>
      </w:r>
      <w:r w:rsidR="000D61EF" w:rsidRPr="00D56B92">
        <w:t xml:space="preserve">12 </w:t>
      </w:r>
      <w:r w:rsidR="000D61EF" w:rsidRPr="00D56B92">
        <w:sym w:font="Symbol" w:char="F06D"/>
      </w:r>
      <w:r w:rsidR="000D61EF" w:rsidRPr="00D56B92">
        <w:t>m thick film</w:t>
      </w:r>
      <w:r w:rsidR="00DC35B2">
        <w:t xml:space="preserve"> and </w:t>
      </w:r>
      <w:r w:rsidR="00B85BB5">
        <w:t xml:space="preserve">a </w:t>
      </w:r>
      <w:r w:rsidR="00DC35B2">
        <w:t xml:space="preserve">20 </w:t>
      </w:r>
      <w:r w:rsidR="00DC35B2" w:rsidRPr="00400868">
        <w:t>µm</w:t>
      </w:r>
      <w:r w:rsidR="00DC35B2">
        <w:t xml:space="preserve"> droplet</w:t>
      </w:r>
      <w:r w:rsidR="000D61EF" w:rsidRPr="00D56B92">
        <w:t xml:space="preserve">. (c) </w:t>
      </w:r>
      <w:r w:rsidR="002665D9" w:rsidRPr="00400868">
        <w:t>the reactive mixture components</w:t>
      </w:r>
      <w:r w:rsidR="008B6CE4" w:rsidRPr="00D56B92">
        <w:t xml:space="preserve">. (d) </w:t>
      </w:r>
      <w:r w:rsidR="008B6CE4" w:rsidRPr="00400868">
        <w:t>Chol-BPI transition temperature as a function of droplets size (µm) for the pure BPLC sample and reactive mixture.</w:t>
      </w:r>
    </w:p>
    <w:p w14:paraId="1CB49B11" w14:textId="77777777" w:rsidR="00CC4EF6" w:rsidRPr="00CC4EF6" w:rsidRDefault="00CC4EF6" w:rsidP="0086004B">
      <w:pPr>
        <w:pStyle w:val="TAMainText"/>
      </w:pPr>
    </w:p>
    <w:p w14:paraId="694483CB" w14:textId="07ABBBE4" w:rsidR="00275C16" w:rsidRDefault="00275C16" w:rsidP="0086004B">
      <w:pPr>
        <w:pStyle w:val="TAMainText"/>
        <w:numPr>
          <w:ilvl w:val="0"/>
          <w:numId w:val="7"/>
        </w:numPr>
      </w:pPr>
      <w:r w:rsidRPr="00064428">
        <w:t>Results and Discussion</w:t>
      </w:r>
    </w:p>
    <w:p w14:paraId="6253C6DC" w14:textId="77777777" w:rsidR="008977ED" w:rsidRPr="00064428" w:rsidRDefault="008977ED" w:rsidP="008977ED">
      <w:pPr>
        <w:pStyle w:val="TAMainText"/>
        <w:ind w:left="540"/>
      </w:pPr>
    </w:p>
    <w:p w14:paraId="5599B90A" w14:textId="21A19196" w:rsidR="00275C16" w:rsidRDefault="00275C16" w:rsidP="0086004B">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w:t>
      </w:r>
      <w:r w:rsidRPr="00581DAE">
        <w:t xml:space="preserve">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9D0D24">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2</w:t>
      </w:r>
      <w:r w:rsidRPr="00581DAE">
        <w:fldChar w:fldCharType="end"/>
      </w:r>
      <w:r w:rsidRPr="00581DAE">
        <w:t xml:space="preserve">. </w:t>
      </w:r>
    </w:p>
    <w:p w14:paraId="2B25AFB7" w14:textId="63FFD445" w:rsidR="00275C16" w:rsidRDefault="00275C16" w:rsidP="0086004B">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phase transition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337BD8A5" w:rsidR="00275C16" w:rsidRDefault="00275C16" w:rsidP="0086004B">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w:t>
      </w:r>
      <w:proofErr w:type="gramStart"/>
      <w:r w:rsidRPr="00D92DF4">
        <w:t>size</w:t>
      </w:r>
      <w:r w:rsidR="00340224" w:rsidRPr="00D92DF4">
        <w:t>-</w:t>
      </w:r>
      <w:r w:rsidRPr="00D92DF4">
        <w:t>correlated</w:t>
      </w:r>
      <w:proofErr w:type="gramEnd"/>
      <w:r w:rsidRPr="00D92DF4">
        <w:t>, e.g.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E15F0E">
        <w:t xml:space="preserve"> </w:t>
      </w:r>
      <w:r w:rsidR="00E15F0E">
        <w:fldChar w:fldCharType="begin" w:fldLock="1"/>
      </w:r>
      <w:r w:rsidR="009E60DC">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4","issue":"5","issued":{"date-parts":[["2013","7","29"]]},"title":"Blue-phase-polymer-templated nematic with sub-millisecond broad-temperature range electro-optic switching","type":"article-journal","volume":"103"},"uris":["http://www.mendeley.com/documents/?uuid=5bb0b714-f46d-3bb8-86d5-f267ed7b2ace"]}],"mendeley":{"formattedCitation":"&lt;sup&gt;9,11,13,19&lt;/sup&gt;","plainTextFormattedCitation":"9,11,13,19","previouslyFormattedCitation":"&lt;sup&gt;9,11,13,19&lt;/sup&gt;"},"properties":{"noteIndex":0},"schema":"https://github.com/citation-style-language/schema/raw/master/csl-citation.json"}</w:instrText>
      </w:r>
      <w:r w:rsidR="00E15F0E">
        <w:fldChar w:fldCharType="separate"/>
      </w:r>
      <w:r w:rsidR="00E15F0E" w:rsidRPr="00E15F0E">
        <w:rPr>
          <w:noProof/>
          <w:vertAlign w:val="superscript"/>
        </w:rPr>
        <w:t>9,11,13,19</w:t>
      </w:r>
      <w:r w:rsidR="00E15F0E">
        <w:fldChar w:fldCharType="end"/>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5417CB">
        <w:instrText>ADDIN CSL_CITATION {"citationItems":[{"id":"ITEM-1","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1","issue":"7053","issued":{"date-parts":[["2005","8","18"]]},"page":"997-1000","title":"Liquid crystal 'blue phases' with a wide temperature range","type":"article-journal","volume":"436"},"uris":["http://www.mendeley.com/documents/?uuid=bf377cfa-d74e-3485-8ef2-c93ad3443558"]},{"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mendeley":{"formattedCitation":"&lt;sup&gt;11,12&lt;/sup&gt;","plainTextFormattedCitation":"11,12","previouslyFormattedCitation":"&lt;sup&gt;11,12&lt;/sup&gt;"},"properties":{"noteIndex":0},"schema":"https://github.com/citation-style-language/schema/raw/master/csl-citation.json"}</w:instrText>
      </w:r>
      <w:r w:rsidRPr="00D92DF4">
        <w:rPr>
          <w:vertAlign w:val="superscript"/>
        </w:rPr>
        <w:fldChar w:fldCharType="separate"/>
      </w:r>
      <w:r w:rsidR="009E60DC" w:rsidRPr="009E60DC">
        <w:rPr>
          <w:noProof/>
          <w:vertAlign w:val="superscript"/>
        </w:rPr>
        <w:t>11,12</w:t>
      </w:r>
      <w:r w:rsidRPr="00D92DF4">
        <w:fldChar w:fldCharType="end"/>
      </w:r>
      <w:r w:rsidRPr="00D92DF4">
        <w:t xml:space="preserve">. </w:t>
      </w:r>
    </w:p>
    <w:p w14:paraId="6D385A6D" w14:textId="67F3CBC8" w:rsidR="0042550F" w:rsidRDefault="00540D7E" w:rsidP="0086004B">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w:t>
      </w:r>
      <w:r w:rsidR="00275C16" w:rsidRPr="00581DAE">
        <w:lastRenderedPageBreak/>
        <w:t xml:space="preserve">isotropic, BPII, </w:t>
      </w:r>
      <w:r w:rsidR="0042550F" w:rsidRPr="00581DAE">
        <w:t>and BPI phases at room temperature were slightly shifted to larger diameters</w:t>
      </w:r>
      <w:r w:rsidR="00A75536">
        <w:t xml:space="preserve"> (Figure S3)</w:t>
      </w:r>
      <w:r w:rsidR="0042550F" w:rsidRPr="00581DAE">
        <w:t xml:space="preserve">. </w:t>
      </w:r>
    </w:p>
    <w:p w14:paraId="77C02B36" w14:textId="25F20268" w:rsidR="0042550F" w:rsidRDefault="0042550F" w:rsidP="0086004B">
      <w:pPr>
        <w:pStyle w:val="TAMainText"/>
      </w:pPr>
    </w:p>
    <w:p w14:paraId="1029206C" w14:textId="5B982B40" w:rsidR="002E74A5" w:rsidRDefault="00976106" w:rsidP="0086004B">
      <w:pPr>
        <w:pStyle w:val="TAMainText"/>
      </w:pPr>
      <w:r w:rsidRPr="00976106">
        <w:rPr>
          <w:noProof/>
        </w:rPr>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w:t>
      </w:r>
      <w:bookmarkStart w:id="0" w:name="_Hlk75254413"/>
      <w:r w:rsidR="002E74A5" w:rsidRPr="00CC4EF6">
        <w:t xml:space="preserve">Droplet size effect on the phase transition of polymer-stabilized BP droplets. (a) Emerging stabilized mesophases as a function of droplet diameters. </w:t>
      </w:r>
      <w:bookmarkEnd w:id="0"/>
      <w:r w:rsidR="002E74A5" w:rsidRPr="00CC4EF6">
        <w:t xml:space="preserve">(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86004B">
      <w:pPr>
        <w:pStyle w:val="TAMainText"/>
      </w:pPr>
    </w:p>
    <w:p w14:paraId="174402CC" w14:textId="2FD052F3" w:rsidR="00275C16" w:rsidRDefault="00275C16" w:rsidP="0086004B">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 xml:space="preserve">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Figure </w:t>
      </w:r>
      <w:r w:rsidR="00A75536" w:rsidRPr="00581DAE">
        <w:t>S</w:t>
      </w:r>
      <w:r w:rsidR="00A75536">
        <w:t>4</w:t>
      </w:r>
      <w:r w:rsidRPr="00581DAE">
        <w:t xml:space="preserve">). Moreover, polymerized line defects in </w:t>
      </w:r>
      <w:r w:rsidRPr="00581DAE">
        <w:t xml:space="preserve">polycrystalline samples stabilize a given </w:t>
      </w:r>
      <w:proofErr w:type="gramStart"/>
      <w:r w:rsidRPr="00581DAE">
        <w:t>BP, and</w:t>
      </w:r>
      <w:proofErr w:type="gramEnd"/>
      <w:r w:rsidRPr="00581DAE">
        <w:t xml:space="preserve"> hinder subsequent lattice transformations into another BP symmetry. In contrast, confinement into droplets 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18A11BE0" w14:textId="015D0AE3" w:rsidR="00275C16" w:rsidRDefault="00275C16" w:rsidP="0086004B">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1" w:name="_Hlk40793377"/>
      <w:r w:rsidRPr="00581DAE">
        <w:t>;</w:t>
      </w:r>
      <w:proofErr w:type="gramEnd"/>
      <w:r w:rsidRPr="00581DAE">
        <w:t xml:space="preserve"> the larger the size of the droplets, the higher the transition temperature</w:t>
      </w:r>
      <w:bookmarkEnd w:id="1"/>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417CB">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0,32&lt;/sup&gt;","plainTextFormattedCitation":"30,32","previouslyFormattedCitation":"&lt;sup&gt;30,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0,32</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r w:rsidR="00B34D04">
        <w:t xml:space="preserve"> </w:t>
      </w:r>
      <w:r w:rsidR="000633CB">
        <w:t xml:space="preserve"> </w:t>
      </w: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697760C2" w14:textId="02FF2928" w:rsidR="000633CB" w:rsidRDefault="000633CB" w:rsidP="0086004B">
      <w:pPr>
        <w:pStyle w:val="TAMainText"/>
      </w:pPr>
      <w:r>
        <w:t xml:space="preserve">The effect of confinement and droplets size have also been reported for low chiral liquid crystals. </w:t>
      </w:r>
      <w:proofErr w:type="spellStart"/>
      <w:r w:rsidRPr="00573D10">
        <w:rPr>
          <w:rFonts w:asciiTheme="majorBidi" w:hAnsiTheme="majorBidi" w:cstheme="majorBidi"/>
          <w:color w:val="002060"/>
          <w:sz w:val="20"/>
          <w:highlight w:val="yellow"/>
        </w:rPr>
        <w:t>Krakhalev</w:t>
      </w:r>
      <w:proofErr w:type="spellEnd"/>
      <w:r w:rsidRPr="00573D10">
        <w:rPr>
          <w:rFonts w:asciiTheme="majorBidi" w:hAnsiTheme="majorBidi" w:cstheme="majorBidi"/>
          <w:color w:val="002060"/>
          <w:sz w:val="20"/>
          <w:highlight w:val="yellow"/>
        </w:rPr>
        <w:t xml:space="preserve"> et al. have </w:t>
      </w:r>
      <w:r>
        <w:rPr>
          <w:rFonts w:asciiTheme="majorBidi" w:hAnsiTheme="majorBidi" w:cstheme="majorBidi"/>
          <w:color w:val="002060"/>
          <w:sz w:val="20"/>
          <w:highlight w:val="yellow"/>
        </w:rPr>
        <w:t>shown</w:t>
      </w:r>
      <w:r w:rsidRPr="00573D10">
        <w:rPr>
          <w:rFonts w:asciiTheme="majorBidi" w:hAnsiTheme="majorBidi" w:cstheme="majorBidi"/>
          <w:color w:val="002060"/>
          <w:sz w:val="20"/>
          <w:highlight w:val="yellow"/>
        </w:rPr>
        <w:t xml:space="preserve"> the formation of double helix with the linear defects </w:t>
      </w:r>
      <w:r>
        <w:rPr>
          <w:rFonts w:asciiTheme="majorBidi" w:hAnsiTheme="majorBidi" w:cstheme="majorBidi"/>
          <w:color w:val="002060"/>
          <w:sz w:val="20"/>
          <w:highlight w:val="yellow"/>
        </w:rPr>
        <w:t xml:space="preserve">in a </w:t>
      </w:r>
      <w:r w:rsidRPr="00573D10">
        <w:rPr>
          <w:rFonts w:asciiTheme="majorBidi" w:hAnsiTheme="majorBidi" w:cstheme="majorBidi"/>
          <w:color w:val="002060"/>
          <w:sz w:val="20"/>
          <w:highlight w:val="yellow"/>
        </w:rPr>
        <w:t>low chiral liquid crystal</w:t>
      </w:r>
      <w:r>
        <w:rPr>
          <w:rFonts w:asciiTheme="majorBidi" w:hAnsiTheme="majorBidi" w:cstheme="majorBidi"/>
          <w:color w:val="002060"/>
          <w:sz w:val="20"/>
          <w:highlight w:val="yellow"/>
        </w:rPr>
        <w:t xml:space="preserve"> microdroplets </w:t>
      </w:r>
      <w:r w:rsidRPr="00573D10">
        <w:rPr>
          <w:rFonts w:asciiTheme="majorBidi" w:hAnsiTheme="majorBidi" w:cstheme="majorBidi"/>
          <w:color w:val="002060"/>
          <w:sz w:val="20"/>
          <w:highlight w:val="yellow"/>
        </w:rPr>
        <w:t>with homeotropic surface anchoring</w:t>
      </w:r>
      <w:r>
        <w:rPr>
          <w:rFonts w:asciiTheme="majorBidi" w:hAnsiTheme="majorBidi" w:cstheme="majorBidi"/>
          <w:color w:val="002060"/>
          <w:sz w:val="20"/>
          <w:highlight w:val="yellow"/>
        </w:rPr>
        <w:t>, where</w:t>
      </w:r>
      <w:r w:rsidRPr="00573D10">
        <w:rPr>
          <w:rFonts w:asciiTheme="majorBidi" w:hAnsiTheme="majorBidi" w:cstheme="majorBidi"/>
          <w:color w:val="002060"/>
          <w:sz w:val="20"/>
          <w:highlight w:val="yellow"/>
        </w:rPr>
        <w:t xml:space="preserve"> decreasing the droplet size aligns the bipolar axis at a smaller angle to the aspect direction</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s41598-017-15049-6","ISSN":"20452322","PMID":"29109533","abstract":"Optical textures and appropriate orientational structures have been studied within droplets of chiral nematic dispersed in polymer assigning the homeotropic anchoring. The helix axis of the chiral structure inside droplets forms the bipolar configuration. The optical droplet textures were analysed in the unpolarised light, analyser switching-off scheme and in crossed polarisers. The twisted loop defect reveals itself convincingly in all schemes. Its appearance at the optical patterns of the chiral nematic droplets has been examined depending on their size and the aspect direction. The existence of the defect has been verified by the structural and optical calculations. The effect of an electric field on both the defect line shape and the orientational structure of chiral nematic has been studied.","author":[{"dropping-particle":"","family":"Krakhalev","given":"Mikhail N.","non-dropping-particle":"","parse-names":false,"suffix":""},{"dropping-particle":"","family":"Gardymova","given":"Anna P.","non-dropping-particle":"","parse-names":false,"suffix":""},{"dropping-particle":"","family":"Prishchepa","given":"Oxana O.","non-dropping-particle":"","parse-names":false,"suffix":""},{"dropping-particle":"","family":"Rudyak","given":"Vladimir Yu","non-dropping-particle":"","parse-names":false,"suffix":""},{"dropping-particle":"V.","family":"Emelyanenko","given":"Alexander","non-dropping-particle":"","parse-names":false,"suffix":""},{"dropping-particle":"","family":"Liu","given":"Jui Hsiang","non-dropping-particle":"","parse-names":false,"suffix":""},{"dropping-particle":"","family":"Zyryanov","given":"Victor Ya","non-dropping-particle":"","parse-names":false,"suffix":""}],"container-title":"Scientific Reports","id":"ITEM-1","issue":"1","issued":{"date-parts":[["2017","12","1"]]},"page":"1-10","publisher":"Nature Publishing Group","title":"Bipolar configuration with twisted loop defect in chiral nematic droplets under homeotropic surface anchoring","type":"article-journal","volume":"7"},"uris":["http://www.mendeley.com/documents/?uuid=e25a7378-897d-3c29-ae9b-9b3a2c456a3a"]}],"mendeley":{"formattedCitation":"&lt;sup&gt;37&lt;/sup&gt;","plainTextFormattedCitation":"37","previouslyFormattedCitation":"&lt;sup&gt;37&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7</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Using free energy minimization and topological theory, Sec et al. ha</w:t>
      </w:r>
      <w:r>
        <w:rPr>
          <w:rFonts w:asciiTheme="majorBidi" w:hAnsiTheme="majorBidi" w:cstheme="majorBidi"/>
          <w:color w:val="002060"/>
          <w:sz w:val="20"/>
          <w:highlight w:val="yellow"/>
        </w:rPr>
        <w:t>ve</w:t>
      </w:r>
      <w:r w:rsidRPr="00573D10">
        <w:rPr>
          <w:rFonts w:asciiTheme="majorBidi" w:hAnsiTheme="majorBidi" w:cstheme="majorBidi"/>
          <w:color w:val="002060"/>
          <w:sz w:val="20"/>
          <w:highlight w:val="yellow"/>
        </w:rPr>
        <w:t xml:space="preserve"> demonstrated the formation of knotted and linked disclination loops in chiral liquid crystal droplets with homeotropic surface anchoring, in which the change in the pitch to confinement ratio alters defects from knotted structures to chiral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ncomms4057","ISSN":"20411723","abstract":"Knotted fields are an emerging research topic relevant to different areas of physics where topology plays a crucial role. Recent realisation of knotted nematic disclinations stabilised by colloidal particles raised a challenge of free-standing knots. Here we demonstrate the creation of free-standing knotted and linked disclination loops in the cholesteric ordering fields, which are confined to spherical droplets with homeotropic surface anchoring. Our approach, using free energy minimisation and topological theory, leads to the stabilisation of knots via the interplay of the geometric frustration and intrinsic chirality. Selected configurations of the lowest complexity are characterised by knot or link types, disclination lengths, and self-linking numbers. When cholesteric pitch becomes short on the confinement scale, the knotted structures change to practically unperturbed cholesteric structures with disclinations expelled close to the surface. The drops with knots could be controlled by optical beams and may be used for photonic elements.","author":[{"dropping-particle":"","family":"Seč","given":"David","non-dropping-particle":"","parse-names":false,"suffix":""},{"dropping-particle":"","family":"Čopar","given":"Simon","non-dropping-particle":"","parse-names":false,"suffix":""},{"dropping-particle":"","family":"Žumer","given":"Slobodan","non-dropping-particle":"","parse-names":false,"suffix":""}],"container-title":"Nature Communications","id":"ITEM-1","issue":"1","issued":{"date-parts":[["2014","1","14"]]},"page":"1-7","publisher":"Nature Publishing Group","title":"Topological zoo of free-standing knots in confined chiral nematic fluids","type":"article-journal","volume":"5"},"uris":["http://www.mendeley.com/documents/?uuid=bb9c57fe-4ead-3ff5-8101-a2459cfbb34d"]}],"mendeley":{"formattedCitation":"&lt;sup&gt;38&lt;/sup&gt;","plainTextFormattedCitation":"38","previouslyFormattedCitation":"&lt;sup&gt;38&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8</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By confining chiral liquid crystals in shell with homeotropic anchoring, Tran et al. have shown the emergence of stripes engulfing perpendicular sub stripes, and a focal conic domain (FCD). They have shown that while thin shells favor the bent structure, chiral structures in the thicker shells adopt focal conic domain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103/PhysRevX.7.041029","ISSN":"21603308","abstract":"Chirality, ubiquitous in complex biological systems, can be controlled and quantified in synthetic materials such as cholesteric liquid crystal (CLC) systems. In this work, we study spherical shells of CLC under weak anchoring conditions. We induce anchoring transitions at the inner and outer boundaries using two independent methods: by changing the surfactant concentration or by raising the temperature close to the clearing point. The shell confinement leads to new states and associated surface structures: A state where large stripes on the shell can be filled with smaller, perpendicular substripes, and a focal conic domain (FCD) state, where thin stripes wrap into at least two, topologically required, double spirals. Focusing on the latter state, we use a Landau-de Gennes model of the CLC to simulate its detailed configurations as a function of anchoring strength. By abruptly changing the topological constraints on the shell, we are able to study the interconversion between director defects and pitch defects, a phenomenon usually restricted by the complexity of the cholesteric phase. This work extends the knowledge of cholesteric patterns, structures that not only have potential for use as intricate, self-Assembly blueprints but are also pervasive in biological systems.","author":[{"dropping-particle":"","family":"Tran","given":"Lisa","non-dropping-particle":"","parse-names":false,"suffix":""},{"dropping-particle":"","family":"Lavrentovich","given":"Maxim O.","non-dropping-particle":"","parse-names":false,"suffix":""},{"dropping-particle":"","family":"Durey","given":"Guillaume","non-dropping-particle":"","parse-names":false,"suffix":""},{"dropping-particle":"","family":"Darmon","given":"Alexandre","non-dropping-particle":"","parse-names":false,"suffix":""},{"dropping-particle":"","family":"Haase","given":"Martin F.","non-dropping-particle":"","parse-names":false,"suffix":""},{"dropping-particle":"","family":"Li","given":"Ningwei","non-dropping-particle":"","parse-names":false,"suffix":""},{"dropping-particle":"","family":"Lee","given":"Daeyeon","non-dropping-particle":"","parse-names":false,"suffix":""},{"dropping-particle":"","family":"Stebe","given":"Kathleen J.","non-dropping-particle":"","parse-names":false,"suffix":""},{"dropping-particle":"","family":"Kamien","given":"Randall D.","non-dropping-particle":"","parse-names":false,"suffix":""},{"dropping-particle":"","family":"Lopez-Leon","given":"Teresa","non-dropping-particle":"","parse-names":false,"suffix":""}],"container-title":"Physical Review X","id":"ITEM-1","issue":"4","issued":{"date-parts":[["2017","11","1"]]},"page":"041029","publisher":"American Physical Society","title":"Change in stripes for cholesteric shells via anchoring in moderation","type":"article-journal","volume":"7"},"uris":["http://www.mendeley.com/documents/?uuid=b4785ed3-564b-3703-89fe-097390dd0e09"]}],"mendeley":{"formattedCitation":"&lt;sup&gt;39&lt;/sup&gt;","plainTextFormattedCitation":"39","previouslyFormattedCitation":"&lt;sup&gt;39&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9</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xml:space="preserve">. Recently, </w:t>
      </w:r>
      <w:proofErr w:type="spellStart"/>
      <w:r w:rsidRPr="00573D10">
        <w:rPr>
          <w:rFonts w:asciiTheme="majorBidi" w:hAnsiTheme="majorBidi" w:cstheme="majorBidi"/>
          <w:color w:val="002060"/>
          <w:sz w:val="20"/>
          <w:highlight w:val="yellow"/>
        </w:rPr>
        <w:t>Durey</w:t>
      </w:r>
      <w:proofErr w:type="spellEnd"/>
      <w:r w:rsidRPr="00573D10">
        <w:rPr>
          <w:rFonts w:asciiTheme="majorBidi" w:hAnsiTheme="majorBidi" w:cstheme="majorBidi"/>
          <w:color w:val="002060"/>
          <w:sz w:val="20"/>
          <w:highlight w:val="yellow"/>
        </w:rPr>
        <w:t xml:space="preserve"> et al. have demonstrated the formation of topological </w:t>
      </w:r>
      <w:proofErr w:type="spellStart"/>
      <w:r w:rsidRPr="00573D10">
        <w:rPr>
          <w:rFonts w:asciiTheme="majorBidi" w:hAnsiTheme="majorBidi" w:cstheme="majorBidi"/>
          <w:color w:val="002060"/>
          <w:sz w:val="20"/>
          <w:highlight w:val="yellow"/>
        </w:rPr>
        <w:lastRenderedPageBreak/>
        <w:t>skyrmions</w:t>
      </w:r>
      <w:proofErr w:type="spellEnd"/>
      <w:r w:rsidRPr="00573D10">
        <w:rPr>
          <w:rFonts w:asciiTheme="majorBidi" w:hAnsiTheme="majorBidi" w:cstheme="majorBidi"/>
          <w:color w:val="002060"/>
          <w:sz w:val="20"/>
          <w:highlight w:val="yellow"/>
        </w:rPr>
        <w:t xml:space="preserve">, and cholesteric fingers in Janus chiral liquid crystal shells. They have observed transformation from cholesteric fingers to </w:t>
      </w:r>
      <w:proofErr w:type="spellStart"/>
      <w:r w:rsidRPr="00573D10">
        <w:rPr>
          <w:rFonts w:asciiTheme="majorBidi" w:hAnsiTheme="majorBidi" w:cstheme="majorBidi"/>
          <w:color w:val="002060"/>
          <w:sz w:val="20"/>
          <w:highlight w:val="yellow"/>
        </w:rPr>
        <w:t>skyrmion</w:t>
      </w:r>
      <w:proofErr w:type="spellEnd"/>
      <w:r w:rsidRPr="00573D10">
        <w:rPr>
          <w:rFonts w:asciiTheme="majorBidi" w:hAnsiTheme="majorBidi" w:cstheme="majorBidi"/>
          <w:color w:val="002060"/>
          <w:sz w:val="20"/>
          <w:highlight w:val="yellow"/>
        </w:rPr>
        <w:t xml:space="preserve"> structures upon reducing the shell thickness</w:t>
      </w:r>
      <w:r>
        <w:rPr>
          <w:rFonts w:asciiTheme="majorBidi" w:hAnsiTheme="majorBidi" w:cstheme="majorBidi"/>
          <w:color w:val="002060"/>
          <w:sz w:val="20"/>
          <w:highlight w:val="yellow"/>
        </w:rPr>
        <w:fldChar w:fldCharType="begin" w:fldLock="1"/>
      </w:r>
      <w:r w:rsidR="004A62CB">
        <w:rPr>
          <w:rFonts w:asciiTheme="majorBidi" w:hAnsiTheme="majorBidi" w:cstheme="majorBidi"/>
          <w:color w:val="002060"/>
          <w:sz w:val="20"/>
          <w:highlight w:val="yellow"/>
        </w:rPr>
        <w:instrText>ADDIN CSL_CITATION {"citationItems":[{"id":"ITEM-1","itemData":{"DOI":"10.1039/c9sm02033k","ISSN":"17446848","PMID":"31898713","abstract":"Topological solitons are non-singular but topologically nontrivial structures in fields, which have fundamental significance across various areas of physics, similar to singular defects. Production and observation of singular and solitonic topological structures remain a complex undertaking in most branches of science-but in soft matter physics, they can be realized within the director field of a liquid crystal. Additionally, it has been shown that confining liquid crystals to spherical shells using microfluidics resulted in a versatile experimental platform for the dynamical study of topological transformations between director configurations. In this work, we demonstrate the triggered formation of topological solitons, cholesteric fingers, singular defect lines and related structures in liquid crystal shells. We show that to accommodate these objects, shells must possess a Janus nature, featuring both twisted and untwisted domains. We report the formation of linear and axisymmetric objects, which we identify as cholesteric fingers and skyrmions or elementary torons, respectively. We then take advantage of the sensitivity of shells to numerous external stimuli to induce dynamical transitions between various types of structures, allowing for a richer phenomenology than traditional liquid crystal cells with solid flat walls. Using gradually more refined experimental techniques, we induce the targeted transformation of cholesteric twist walls and fingers into skyrmions and elementary torons. We capture the different stages of these director transformations using numerical simulations. Finally, we uncover an experimental mechanism to nucleate arrays of axisymmetric structures on shells, thereby creating a system of potential interest for tackling crystallography studies on curved spaces.","author":[{"dropping-particle":"","family":"Durey","given":"Guillaume","non-dropping-particle":"","parse-names":false,"suffix":""},{"dropping-particle":"","family":"Sohn","given":"Hayley R.O.","non-dropping-particle":"","parse-names":false,"suffix":""},{"dropping-particle":"","family":"Ackerman","given":"Paul J.","non-dropping-particle":"","parse-names":false,"suffix":""},{"dropping-particle":"","family":"Brasselet","given":"Etienne","non-dropping-particle":"","parse-names":false,"suffix":""},{"dropping-particle":"","family":"Smalyukh","given":"Ivan I.","non-dropping-particle":"","parse-names":false,"suffix":""},{"dropping-particle":"","family":"Lopez-Leon","given":"Teresa","non-dropping-particle":"","parse-names":false,"suffix":""}],"container-title":"Soft Matter","id":"ITEM-1","issue":"11","issued":{"date-parts":[["2020","3","21"]]},"page":"2669-2682","publisher":"Royal Society of Chemistry","title":"Topological solitons, cholesteric fingers and singular defect lines in Janus liquid crystal shells","type":"article-journal","volume":"16"},"uris":["http://www.mendeley.com/documents/?uuid=6869a831-18b6-36e5-96cf-993b88251393"]}],"mendeley":{"formattedCitation":"&lt;sup&gt;40&lt;/sup&gt;","plainTextFormattedCitation":"40","previouslyFormattedCitation":"&lt;sup&gt;40&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40</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w:t>
      </w:r>
    </w:p>
    <w:p w14:paraId="19C10F65" w14:textId="37B84D88" w:rsidR="00275C16" w:rsidRDefault="00275C16" w:rsidP="0086004B">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fldChar w:fldCharType="separate"/>
      </w:r>
      <w:r w:rsidR="0079701C" w:rsidRPr="0079701C">
        <w:rPr>
          <w:noProof/>
          <w:vertAlign w:val="superscript"/>
        </w:rPr>
        <w:t>30</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proofErr w:type="gramStart"/>
      <w:r w:rsidRPr="00581DAE">
        <w:t>taking into account</w:t>
      </w:r>
      <w:proofErr w:type="gramEnd"/>
      <w:r w:rsidRPr="00581DAE">
        <w:t xml:space="preserve"> the strain induced by the confinement, if we take the unconfined (bulk) system as a reference, the temperature shift can be estimated from,</w:t>
      </w:r>
    </w:p>
    <w:p w14:paraId="336D63DC" w14:textId="71EA3A3A" w:rsidR="00275C16" w:rsidRDefault="00275C16" w:rsidP="0086004B">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309BFBB3" w:rsidR="00275C16" w:rsidRDefault="00275C16" w:rsidP="0086004B">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w:t>
      </w:r>
      <w:proofErr w:type="spellStart"/>
      <w:r w:rsidRPr="00581DAE">
        <w:rPr>
          <w:rFonts w:eastAsiaTheme="minorEastAsia"/>
        </w:rPr>
        <w:t>LdG</w:t>
      </w:r>
      <w:proofErr w:type="spellEnd"/>
      <w:r w:rsidRPr="00581DAE">
        <w:rPr>
          <w:rFonts w:eastAsiaTheme="minorEastAsia"/>
        </w:rPr>
        <w:t xml:space="preserve"> free energy density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 xml:space="preserve">~0.635). Our results clearly show that confinement reduces the bulk transition temperature (see Figure </w:t>
      </w:r>
      <w:r w:rsidR="00C40331">
        <w:rPr>
          <w:rFonts w:eastAsiaTheme="minorEastAsia"/>
        </w:rPr>
        <w:t>2</w:t>
      </w:r>
      <w:r w:rsidRPr="00275C16">
        <w:rPr>
          <w:rFonts w:eastAsiaTheme="minorEastAsia"/>
        </w:rPr>
        <w:t>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9D0D24">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275C16">
        <w:rPr>
          <w:rFonts w:eastAsiaTheme="minorEastAsia"/>
        </w:rPr>
        <w:fldChar w:fldCharType="separate"/>
      </w:r>
      <w:r w:rsidR="00496138" w:rsidRPr="00496138">
        <w:rPr>
          <w:rFonts w:eastAsiaTheme="minorEastAsia"/>
          <w:noProof/>
          <w:vertAlign w:val="superscript"/>
        </w:rPr>
        <w:t>32</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179454DD" w:rsidR="00275C16" w:rsidRDefault="00275C16" w:rsidP="0086004B">
      <w:pPr>
        <w:pStyle w:val="TAMainText"/>
      </w:pPr>
      <w:r w:rsidRPr="00581DAE">
        <w:t xml:space="preserve">Adding monomer </w:t>
      </w:r>
      <w:del w:id="2" w:author="jose adrian martinez gonzalez" w:date="2021-06-28T13:01:00Z">
        <w:r w:rsidRPr="008B421A" w:rsidDel="00B9469E">
          <w:rPr>
            <w:highlight w:val="yellow"/>
          </w:rPr>
          <w:delText xml:space="preserve">decreases </w:delText>
        </w:r>
      </w:del>
      <w:ins w:id="3" w:author="jose adrian martinez gonzalez" w:date="2021-06-28T13:01:00Z">
        <w:r w:rsidR="00B9469E" w:rsidRPr="008B421A">
          <w:rPr>
            <w:highlight w:val="yellow"/>
          </w:rPr>
          <w:t>increases de range of stability of</w:t>
        </w:r>
        <w:r w:rsidR="00B9469E">
          <w:t xml:space="preserve"> </w:t>
        </w:r>
      </w:ins>
      <w:r w:rsidRPr="00581DAE">
        <w:t>the BP</w:t>
      </w:r>
      <w:del w:id="4" w:author="jose adrian martinez gonzalez" w:date="2021-06-28T13:01:00Z">
        <w:r w:rsidRPr="00581DAE" w:rsidDel="00B9469E">
          <w:delText>’</w:delText>
        </w:r>
      </w:del>
      <w:r w:rsidRPr="00581DAE">
        <w:t>s</w:t>
      </w:r>
      <w:del w:id="5" w:author="jose adrian martinez gonzalez" w:date="2021-06-28T13:02:00Z">
        <w:r w:rsidRPr="00581DAE" w:rsidDel="00B9469E">
          <w:delText xml:space="preserve"> fre</w:delText>
        </w:r>
      </w:del>
      <w:del w:id="6" w:author="jose adrian martinez gonzalez" w:date="2021-06-28T13:01:00Z">
        <w:r w:rsidRPr="00581DAE" w:rsidDel="00B9469E">
          <w:delText>e energy</w:delText>
        </w:r>
      </w:del>
      <w:r w:rsidRPr="00581DAE">
        <w:t>,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08611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6&lt;/sup&gt;","plainTextFormattedCitation":"36","previouslyFormattedCitation":"&lt;sup&gt;36&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36</w:t>
      </w:r>
      <w:r w:rsidRPr="00581DAE">
        <w:fldChar w:fldCharType="end"/>
      </w:r>
      <w:r w:rsidRPr="00581DAE">
        <w:rPr>
          <w:vertAlign w:val="superscript"/>
        </w:rPr>
        <w:t xml:space="preserve"> </w:t>
      </w:r>
      <w:r w:rsidRPr="00581DAE">
        <w:t xml:space="preserve">. When a volume fraction, </w:t>
      </w:r>
      <m:oMath>
        <m:r>
          <w:rPr>
            <w:rFonts w:ascii="Cambria Math" w:hAnsi="Cambria Math"/>
          </w:rPr>
          <m:t>ϕ</m:t>
        </m:r>
      </m:oMath>
      <w:r w:rsidRPr="00581DAE">
        <w:t xml:space="preserve">, of monomers agglomerate at the disclination lines of a BPI, they form cylindrical regions of volume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M</m:t>
            </m:r>
          </m:sub>
        </m:sSub>
      </m:oMath>
      <w:r w:rsidRPr="00581DAE">
        <w:t xml:space="preserve"> (Figure </w:t>
      </w:r>
      <w:r w:rsidR="00A75536" w:rsidRPr="00581DAE">
        <w:t>S</w:t>
      </w:r>
      <w:r w:rsidR="00A75536">
        <w:t>5</w:t>
      </w:r>
      <w:r w:rsidRPr="00581DAE">
        <w:t>). their resulting free energy is given by,</w:t>
      </w:r>
    </w:p>
    <w:p w14:paraId="6F5E2A93" w14:textId="73C04B1D" w:rsidR="00275C16" w:rsidRDefault="00E36352" w:rsidP="0086004B">
      <w:pPr>
        <w:pStyle w:val="TAMainText"/>
      </w:pPr>
      <m:oMath>
        <m:sSubSup>
          <m:sSubSupPr>
            <m:ctrlPr>
              <w:ins w:id="7" w:author="jose adrian martinez gonzalez" w:date="2021-07-08T07:56:00Z">
                <w:rPr>
                  <w:rFonts w:ascii="Cambria Math" w:hAnsi="Cambria Math"/>
                  <w:i/>
                </w:rPr>
              </w:ins>
            </m:ctrlPr>
          </m:sSubSupPr>
          <m:e>
            <m:r>
              <w:rPr>
                <w:rFonts w:ascii="Cambria Math" w:hAnsi="Cambria Math"/>
              </w:rPr>
              <m:t>F</m:t>
            </m:r>
          </m:e>
          <m:sub>
            <m:r>
              <m:rPr>
                <m:sty m:val="p"/>
              </m:rPr>
              <w:rPr>
                <w:rFonts w:ascii="Cambria Math" w:hAnsi="Cambria Math"/>
              </w:rPr>
              <m:t>BPI</m:t>
            </m:r>
            <m:ctrlPr>
              <w:ins w:id="8" w:author="jose adrian martinez gonzalez" w:date="2021-07-08T07:56:00Z">
                <w:rPr>
                  <w:rFonts w:ascii="Cambria Math" w:hAnsi="Cambria Math"/>
                </w:rPr>
              </w:ins>
            </m:ctrlPr>
          </m:sub>
          <m:sup>
            <m:r>
              <w:ins w:id="9" w:author="jose adrian martinez gonzalez" w:date="2021-07-08T07:56:00Z">
                <m:rPr>
                  <m:sty m:val="p"/>
                </m:rPr>
                <w:rPr>
                  <w:rFonts w:ascii="Cambria Math" w:hAnsi="Cambria Math"/>
                  <w:highlight w:val="yellow"/>
                </w:rPr>
                <m:t>mon</m:t>
              </w:ins>
            </m:r>
            <m:r>
              <w:ins w:id="10" w:author="jose adrian martinez gonzalez" w:date="2021-07-09T09:27:00Z">
                <m:rPr>
                  <m:sty m:val="p"/>
                </m:rPr>
                <w:rPr>
                  <w:rFonts w:ascii="Cambria Math" w:hAnsi="Cambria Math"/>
                  <w:highlight w:val="yellow"/>
                  <w:rPrChange w:id="11" w:author="jose adrian martinez gonzalez" w:date="2021-07-09T09:27:00Z">
                    <w:rPr>
                      <w:rFonts w:ascii="Cambria Math" w:hAnsi="Cambria Math"/>
                    </w:rPr>
                  </w:rPrChange>
                </w:rPr>
                <m:t>o</m:t>
              </w:ins>
            </m:r>
          </m:sup>
        </m:sSubSup>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ctrlPr>
              <w:rPr>
                <w:rFonts w:ascii="Cambria Math" w:hAnsi="Cambria Math"/>
              </w:rPr>
            </m:ctrlPr>
          </m:dPr>
          <m:e>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r>
              <m:rPr>
                <m:sty m:val="p"/>
              </m:rPr>
              <w:rPr>
                <w:rFonts w:ascii="Cambria Math" w:hAnsi="Cambria Math"/>
              </w:rPr>
              <m:t>+</m:t>
            </m:r>
            <m:r>
              <w:rPr>
                <w:rFonts w:ascii="Cambria Math" w:hAnsi="Cambria Math"/>
              </w:rPr>
              <m:t>σs</m:t>
            </m:r>
          </m:e>
        </m:d>
      </m:oMath>
      <w:r w:rsidR="00275C16" w:rsidRPr="00581DAE">
        <w:t xml:space="preserve"> </w:t>
      </w:r>
      <w:r w:rsidR="00275C16" w:rsidRPr="00581DAE">
        <w:tab/>
      </w:r>
      <w:r w:rsidR="002458E3">
        <w:t xml:space="preserve">                      </w:t>
      </w:r>
      <w:r w:rsidR="00275C16" w:rsidRPr="00581DAE">
        <w:t>(</w:t>
      </w:r>
      <w:r w:rsidR="00087632">
        <w:t>3</w:t>
      </w:r>
      <w:r w:rsidR="00275C16" w:rsidRPr="00581DAE">
        <w:t>)</w:t>
      </w:r>
    </w:p>
    <w:p w14:paraId="5BC21316" w14:textId="11257250" w:rsidR="00275C16" w:rsidRDefault="00275C16" w:rsidP="0086004B">
      <w:pPr>
        <w:pStyle w:val="TAMainText"/>
      </w:pPr>
      <w:r w:rsidRPr="00581DAE">
        <w:t xml:space="preserve">Where </w:t>
      </w:r>
      <w:r w:rsidRPr="00581DAE">
        <w:rPr>
          <w:i/>
          <w:iCs/>
        </w:rPr>
        <w:t>f</w:t>
      </w:r>
      <w:r w:rsidRPr="00581DAE">
        <w:t>(</w:t>
      </w:r>
      <w:r w:rsidRPr="00581DAE">
        <w:rPr>
          <w:b/>
          <w:bCs/>
          <w:i/>
          <w:iCs/>
        </w:rPr>
        <w:t>r</w:t>
      </w:r>
      <w:r w:rsidRPr="00581DAE">
        <w:t xml:space="preserve">) is the profile of the free energy density of the BPI,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Tot</m:t>
            </m:r>
          </m:sub>
        </m:sSub>
      </m:oMath>
      <w:r w:rsidRPr="00581DAE">
        <w:t xml:space="preserve"> is the total </w:t>
      </w:r>
      <w:del w:id="12" w:author="jose adrian martinez gonzalez" w:date="2021-07-08T07:51:00Z">
        <w:r w:rsidRPr="008B421A" w:rsidDel="00E36352">
          <w:rPr>
            <w:highlight w:val="yellow"/>
          </w:rPr>
          <w:delText xml:space="preserve">region </w:delText>
        </w:r>
      </w:del>
      <w:ins w:id="13" w:author="jose adrian martinez gonzalez" w:date="2021-07-08T07:51:00Z">
        <w:r w:rsidR="00E36352" w:rsidRPr="008B421A">
          <w:rPr>
            <w:highlight w:val="yellow"/>
          </w:rPr>
          <w:t>volume</w:t>
        </w:r>
        <w:r w:rsidR="00E36352" w:rsidRPr="00581DAE">
          <w:t xml:space="preserve"> </w:t>
        </w:r>
      </w:ins>
      <w:r w:rsidRPr="00581DAE">
        <w:t xml:space="preserve">and </w:t>
      </w:r>
      <w:proofErr w:type="spellStart"/>
      <w:r w:rsidRPr="00581DAE">
        <w:rPr>
          <w:i/>
          <w:iCs/>
        </w:rPr>
        <w:t>f</w:t>
      </w:r>
      <w:r w:rsidRPr="00581DAE">
        <w:rPr>
          <w:vertAlign w:val="subscript"/>
        </w:rPr>
        <w:t>M</w:t>
      </w:r>
      <w:proofErr w:type="spellEnd"/>
      <w:r w:rsidRPr="00581DAE">
        <w:t xml:space="preserve"> is the free energy density contribution of the monomer, which is assumed to be position independent. The last term of </w:t>
      </w:r>
      <w:r>
        <w:t>Equation</w:t>
      </w:r>
      <w:r w:rsidRPr="00581DAE">
        <w:t xml:space="preserve"> </w:t>
      </w:r>
      <w:r w:rsidR="00087632">
        <w:t>3</w:t>
      </w:r>
      <w:r w:rsidRPr="00581DAE">
        <w:t xml:space="preserve"> accounts for the effect of the interfacial energy that depends on the anchoring energy, </w:t>
      </w:r>
      <m:oMath>
        <m:r>
          <w:rPr>
            <w:rFonts w:ascii="Cambria Math" w:hAnsi="Cambria Math"/>
          </w:rPr>
          <m:t>σ</m:t>
        </m:r>
      </m:oMath>
      <w:r w:rsidRPr="00581DAE">
        <w:t xml:space="preserve">, and the area per unit volume, </w:t>
      </w:r>
      <w:r w:rsidRPr="00581DAE">
        <w:rPr>
          <w:i/>
          <w:iCs/>
        </w:rPr>
        <w:t>s</w:t>
      </w:r>
      <w:r w:rsidRPr="00581DAE">
        <w:t xml:space="preserve">, of the cylindrical regions formed by the monomer aggregation at the disclination lines (Figure </w:t>
      </w:r>
      <w:r w:rsidR="00A75536" w:rsidRPr="00581DAE">
        <w:t>S</w:t>
      </w:r>
      <w:r w:rsidR="00A75536">
        <w:t>5</w:t>
      </w:r>
      <w:r w:rsidRPr="00581DAE">
        <w:t xml:space="preserve">).  </w:t>
      </w:r>
      <w:ins w:id="14" w:author="jose adrian martinez gonzalez" w:date="2021-07-08T07:52:00Z">
        <w:r w:rsidR="00E36352" w:rsidRPr="008B421A">
          <w:rPr>
            <w:highlight w:val="yellow"/>
          </w:rPr>
          <w:t>In turn, t</w:t>
        </w:r>
      </w:ins>
      <w:del w:id="15" w:author="jose adrian martinez gonzalez" w:date="2021-07-08T07:52:00Z">
        <w:r w:rsidRPr="00581DAE" w:rsidDel="00E36352">
          <w:delText>T</w:delText>
        </w:r>
      </w:del>
      <w:r w:rsidRPr="00581DAE">
        <w:t>he free energy of the cholesteric phase</w:t>
      </w:r>
      <w:ins w:id="16" w:author="jose adrian martinez gonzalez" w:date="2021-07-08T07:52:00Z">
        <w:r w:rsidR="00E36352">
          <w:t xml:space="preserve"> </w:t>
        </w:r>
        <w:r w:rsidR="00E36352" w:rsidRPr="008B421A">
          <w:rPr>
            <w:highlight w:val="yellow"/>
          </w:rPr>
          <w:t xml:space="preserve">with </w:t>
        </w:r>
      </w:ins>
      <w:ins w:id="17" w:author="jose adrian martinez gonzalez" w:date="2021-07-08T07:53:00Z">
        <w:r w:rsidR="00E36352" w:rsidRPr="008B421A">
          <w:rPr>
            <w:highlight w:val="yellow"/>
          </w:rPr>
          <w:t>monomers</w:t>
        </w:r>
      </w:ins>
      <w:r w:rsidRPr="00581DAE">
        <w:t xml:space="preserve"> is given by,</w:t>
      </w:r>
    </w:p>
    <w:p w14:paraId="0F319689" w14:textId="251AE2C9" w:rsidR="00275C16" w:rsidRDefault="00E36352" w:rsidP="0086004B">
      <w:pPr>
        <w:pStyle w:val="TAMainText"/>
      </w:pPr>
      <m:oMath>
        <m:sSubSup>
          <m:sSubSupPr>
            <m:ctrlPr>
              <w:ins w:id="18"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Chol</m:t>
            </m:r>
            <m:ctrlPr>
              <w:ins w:id="19" w:author="jose adrian martinez gonzalez" w:date="2021-07-08T07:57:00Z">
                <w:rPr>
                  <w:rFonts w:ascii="Cambria Math" w:hAnsi="Cambria Math"/>
                </w:rPr>
              </w:ins>
            </m:ctrlPr>
          </m:sub>
          <m:sup>
            <m:r>
              <w:ins w:id="20" w:author="jose adrian martinez gonzalez" w:date="2021-07-08T07:57:00Z">
                <m:rPr>
                  <m:sty m:val="p"/>
                </m:rPr>
                <w:rPr>
                  <w:rFonts w:ascii="Cambria Math" w:hAnsi="Cambria Math"/>
                  <w:highlight w:val="yellow"/>
                </w:rPr>
                <m:t>mon</m:t>
              </w:ins>
            </m:r>
            <m:r>
              <w:ins w:id="21" w:author="jose adrian martinez gonzalez" w:date="2021-07-09T09:27:00Z">
                <m:rPr>
                  <m:sty m:val="p"/>
                </m:rPr>
                <w:rPr>
                  <w:rFonts w:ascii="Cambria Math" w:hAnsi="Cambria Math"/>
                  <w:highlight w:val="yellow"/>
                  <w:rPrChange w:id="22" w:author="jose adrian martinez gonzalez" w:date="2021-07-09T09:27:00Z">
                    <w:rPr>
                      <w:rFonts w:ascii="Cambria Math" w:hAnsi="Cambria Math"/>
                    </w:rPr>
                  </w:rPrChange>
                </w:rPr>
                <m:t>o</m:t>
              </w:ins>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w:del w:id="23" w:author="jose adrian martinez gonzalez" w:date="2021-07-05T11:36:00Z">
                    <m:rPr>
                      <m:sty m:val="p"/>
                    </m:rPr>
                    <w:rPr>
                      <w:rFonts w:ascii="Cambria Math" w:hAnsi="Cambria Math"/>
                    </w:rPr>
                    <m:t>*</m:t>
                  </w:del>
                </m:r>
              </m:sup>
            </m:sSubSup>
            <m:r>
              <m:rPr>
                <m:sty m:val="p"/>
              </m:rPr>
              <w:rPr>
                <w:rFonts w:ascii="Cambria Math" w:hAnsi="Cambria Math"/>
              </w:rPr>
              <m:t>+</m:t>
            </m:r>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e>
        </m:d>
      </m:oMath>
      <w:r w:rsidR="00275C16" w:rsidRPr="00581DAE">
        <w:t xml:space="preserve"> </w:t>
      </w:r>
      <w:r w:rsidR="00275C16" w:rsidRPr="00581DAE">
        <w:tab/>
      </w:r>
      <w:r w:rsidR="00275C16" w:rsidRPr="00581DAE">
        <w:tab/>
      </w:r>
      <w:r w:rsidR="002458E3">
        <w:t xml:space="preserve">                      </w:t>
      </w:r>
      <w:r w:rsidR="00275C16" w:rsidRPr="00581DAE">
        <w:t>(</w:t>
      </w:r>
      <w:r w:rsidR="00087632">
        <w:t>4</w:t>
      </w:r>
      <w:r w:rsidR="00275C16" w:rsidRPr="00581DAE">
        <w:t>)</w:t>
      </w:r>
    </w:p>
    <w:p w14:paraId="1AD16BF3" w14:textId="6D2B2BF2" w:rsidR="00275C16" w:rsidRDefault="00314AE0" w:rsidP="0086004B">
      <w:pPr>
        <w:pStyle w:val="TAMainText"/>
      </w:pPr>
      <w:ins w:id="24" w:author="jose adrian martinez gonzalez" w:date="2021-07-05T11:13:00Z">
        <w:r w:rsidRPr="008B421A">
          <w:rPr>
            <w:highlight w:val="yellow"/>
          </w:rPr>
          <w:t>W</w:t>
        </w:r>
      </w:ins>
      <w:ins w:id="25" w:author="jose adrian martinez gonzalez" w:date="2021-07-05T11:07:00Z">
        <w:r w:rsidRPr="008B421A">
          <w:rPr>
            <w:highlight w:val="yellow"/>
          </w:rPr>
          <w:t xml:space="preserve">here </w:t>
        </w:r>
      </w:ins>
      <m:oMath>
        <m:sSubSup>
          <m:sSubSupPr>
            <m:ctrlPr>
              <w:ins w:id="26" w:author="jose adrian martinez gonzalez" w:date="2021-07-05T11:12:00Z">
                <w:rPr>
                  <w:rFonts w:ascii="Cambria Math" w:hAnsi="Cambria Math"/>
                  <w:i/>
                  <w:highlight w:val="yellow"/>
                </w:rPr>
              </w:ins>
            </m:ctrlPr>
          </m:sSubSupPr>
          <m:e>
            <m:r>
              <w:ins w:id="27" w:author="jose adrian martinez gonzalez" w:date="2021-07-05T11:12:00Z">
                <w:rPr>
                  <w:rFonts w:ascii="Cambria Math" w:hAnsi="Cambria Math"/>
                  <w:highlight w:val="yellow"/>
                </w:rPr>
                <m:t>f</m:t>
              </w:ins>
            </m:r>
          </m:e>
          <m:sub>
            <m:r>
              <w:ins w:id="28" w:author="jose adrian martinez gonzalez" w:date="2021-07-05T11:12:00Z">
                <m:rPr>
                  <m:sty m:val="p"/>
                </m:rPr>
                <w:rPr>
                  <w:rFonts w:ascii="Cambria Math" w:hAnsi="Cambria Math"/>
                  <w:highlight w:val="yellow"/>
                </w:rPr>
                <m:t>Chol</m:t>
              </w:ins>
            </m:r>
          </m:sub>
          <m:sup/>
        </m:sSubSup>
      </m:oMath>
      <w:ins w:id="29" w:author="jose adrian martinez gonzalez" w:date="2021-07-05T11:07:00Z">
        <w:r w:rsidRPr="008B421A">
          <w:rPr>
            <w:highlight w:val="yellow"/>
          </w:rPr>
          <w:t xml:space="preserve"> </w:t>
        </w:r>
      </w:ins>
      <w:ins w:id="30" w:author="jose adrian martinez gonzalez" w:date="2021-07-05T11:10:00Z">
        <w:r w:rsidRPr="008B421A">
          <w:rPr>
            <w:highlight w:val="yellow"/>
          </w:rPr>
          <w:t xml:space="preserve">is the density free energy of the </w:t>
        </w:r>
      </w:ins>
      <w:ins w:id="31" w:author="jose adrian martinez gonzalez" w:date="2021-07-08T07:53:00Z">
        <w:r w:rsidR="00E36352" w:rsidRPr="008B421A">
          <w:rPr>
            <w:highlight w:val="yellow"/>
          </w:rPr>
          <w:t>pure cholesteric</w:t>
        </w:r>
      </w:ins>
      <w:ins w:id="32" w:author="jose adrian martinez gonzalez" w:date="2021-07-05T11:10:00Z">
        <w:r w:rsidRPr="008B421A">
          <w:rPr>
            <w:highlight w:val="yellow"/>
          </w:rPr>
          <w:t xml:space="preserve"> </w:t>
        </w:r>
        <w:proofErr w:type="gramStart"/>
        <w:r w:rsidRPr="008B421A">
          <w:rPr>
            <w:highlight w:val="yellow"/>
          </w:rPr>
          <w:t>phase</w:t>
        </w:r>
      </w:ins>
      <w:ins w:id="33" w:author="jose adrian martinez gonzalez" w:date="2021-07-05T11:11:00Z">
        <w:r>
          <w:t>.</w:t>
        </w:r>
        <w:proofErr w:type="gramEnd"/>
        <w:r>
          <w:t xml:space="preserve"> </w:t>
        </w:r>
      </w:ins>
      <w:r w:rsidR="00275C16" w:rsidRPr="00581DAE">
        <w:t>From E</w:t>
      </w:r>
      <w:r w:rsidR="00087632">
        <w:t>quations</w:t>
      </w:r>
      <w:r w:rsidR="00275C16" w:rsidRPr="00581DAE">
        <w:t xml:space="preserve"> </w:t>
      </w:r>
      <w:r w:rsidR="00087632">
        <w:t>3</w:t>
      </w:r>
      <w:r w:rsidR="00275C16" w:rsidRPr="00581DAE">
        <w:t xml:space="preserve"> and </w:t>
      </w:r>
      <w:r w:rsidR="00087632">
        <w:t>4</w:t>
      </w:r>
      <w:r w:rsidR="00275C16" w:rsidRPr="00581DAE">
        <w:t xml:space="preserve">, we have, </w:t>
      </w:r>
    </w:p>
    <w:p w14:paraId="04254788" w14:textId="5F882B34" w:rsidR="00275C16" w:rsidRPr="00275C16" w:rsidRDefault="00E36352" w:rsidP="0086004B">
      <w:pPr>
        <w:pStyle w:val="TAMainText"/>
      </w:pPr>
      <m:oMathPara>
        <m:oMathParaPr>
          <m:jc m:val="left"/>
        </m:oMathParaPr>
        <m:oMath>
          <m:sSubSup>
            <m:sSubSupPr>
              <m:ctrlPr>
                <w:ins w:id="34"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BPI</m:t>
              </m:r>
              <m:ctrlPr>
                <w:ins w:id="35" w:author="jose adrian martinez gonzalez" w:date="2021-07-08T07:57:00Z">
                  <w:rPr>
                    <w:rFonts w:ascii="Cambria Math" w:hAnsi="Cambria Math"/>
                  </w:rPr>
                </w:ins>
              </m:ctrlPr>
            </m:sub>
            <m:sup>
              <m:r>
                <w:ins w:id="36" w:author="jose adrian martinez gonzalez" w:date="2021-07-08T07:57:00Z">
                  <m:rPr>
                    <m:sty m:val="p"/>
                  </m:rPr>
                  <w:rPr>
                    <w:rFonts w:ascii="Cambria Math" w:hAnsi="Cambria Math"/>
                    <w:highlight w:val="yellow"/>
                  </w:rPr>
                  <m:t>mon</m:t>
                </w:ins>
              </m:r>
              <m:r>
                <w:ins w:id="37" w:author="jose adrian martinez gonzalez" w:date="2021-07-09T09:27:00Z">
                  <m:rPr>
                    <m:sty m:val="p"/>
                  </m:rPr>
                  <w:rPr>
                    <w:rFonts w:ascii="Cambria Math" w:hAnsi="Cambria Math"/>
                  </w:rPr>
                  <m:t>o</m:t>
                </w:ins>
              </m:r>
            </m:sup>
          </m:sSubSup>
          <m:r>
            <m:rPr>
              <m:sty m:val="p"/>
            </m:rPr>
            <w:rPr>
              <w:rFonts w:ascii="Cambria Math" w:hAnsi="Cambria Math"/>
            </w:rPr>
            <m:t>-</m:t>
          </m:r>
          <m:sSubSup>
            <m:sSubSupPr>
              <m:ctrlPr>
                <w:ins w:id="38"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Chol</m:t>
              </m:r>
              <m:ctrlPr>
                <w:ins w:id="39" w:author="jose adrian martinez gonzalez" w:date="2021-07-08T07:57:00Z">
                  <w:rPr>
                    <w:rFonts w:ascii="Cambria Math" w:hAnsi="Cambria Math"/>
                  </w:rPr>
                </w:ins>
              </m:ctrlPr>
            </m:sub>
            <m:sup>
              <m:r>
                <w:ins w:id="40" w:author="jose adrian martinez gonzalez" w:date="2021-07-08T07:57:00Z">
                  <m:rPr>
                    <m:sty m:val="p"/>
                  </m:rPr>
                  <w:rPr>
                    <w:rFonts w:ascii="Cambria Math" w:hAnsi="Cambria Math"/>
                    <w:highlight w:val="yellow"/>
                  </w:rPr>
                  <m:t>m</m:t>
                </w:ins>
              </m:r>
              <m:r>
                <w:ins w:id="41" w:author="jose adrian martinez gonzalez" w:date="2021-07-08T07:57:00Z">
                  <m:rPr>
                    <m:sty m:val="p"/>
                  </m:rPr>
                  <w:rPr>
                    <w:rFonts w:ascii="Cambria Math" w:hAnsi="Cambria Math"/>
                    <w:highlight w:val="yellow"/>
                  </w:rPr>
                  <m:t>on</m:t>
                </w:ins>
              </m:r>
              <m:r>
                <w:ins w:id="42" w:author="jose adrian martinez gonzalez" w:date="2021-07-09T09:27:00Z">
                  <m:rPr>
                    <m:sty m:val="p"/>
                  </m:rPr>
                  <w:rPr>
                    <w:rFonts w:ascii="Cambria Math" w:hAnsi="Cambria Math"/>
                    <w:highlight w:val="yellow"/>
                    <w:rPrChange w:id="43" w:author="jose adrian martinez gonzalez" w:date="2021-07-09T09:27:00Z">
                      <w:rPr>
                        <w:rFonts w:ascii="Cambria Math" w:hAnsi="Cambria Math"/>
                      </w:rPr>
                    </w:rPrChange>
                  </w:rPr>
                  <m:t>o</m:t>
                </w:ins>
              </m:r>
            </m:sup>
          </m:sSubSup>
          <m:r>
            <m:rPr>
              <m:sty m:val="p"/>
            </m:rPr>
            <w:rPr>
              <w:rFonts w:ascii="Cambria Math" w:hAnsi="Cambria Math"/>
            </w:rPr>
            <m:t>=</m:t>
          </m:r>
        </m:oMath>
      </m:oMathPara>
    </w:p>
    <w:p w14:paraId="6670902E" w14:textId="48D07066" w:rsidR="00275C16" w:rsidRDefault="00C51DDE" w:rsidP="0086004B">
      <w:pPr>
        <w:pStyle w:val="TAMainText"/>
      </w:pPr>
      <m:oMath>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d>
              <m:dPr>
                <m:ctrlPr>
                  <w:rPr>
                    <w:rFonts w:ascii="Cambria Math" w:hAnsi="Cambria Math"/>
                  </w:rPr>
                </m:ctrlPr>
              </m:dPr>
              <m:e>
                <m:r>
                  <m:rPr>
                    <m:sty m:val="bi"/>
                  </m:rPr>
                  <w:rPr>
                    <w:rFonts w:ascii="Cambria Math" w:hAnsi="Cambria Math"/>
                  </w:rPr>
                  <m:t>r</m:t>
                </m:r>
              </m:e>
            </m:d>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sSub>
              <m:sSubPr>
                <m:ctrlPr>
                  <w:rPr>
                    <w:rFonts w:ascii="Cambria Math" w:hAnsi="Cambria Math"/>
                  </w:rPr>
                </m:ctrlPr>
              </m:sSubPr>
              <m:e>
                <m:r>
                  <w:rPr>
                    <w:rFonts w:ascii="Cambria Math" w:hAnsi="Cambria Math"/>
                  </w:rPr>
                  <m:t>f</m:t>
                </m:r>
              </m:e>
              <m:sub>
                <m:r>
                  <m:rPr>
                    <m:sty m:val="p"/>
                  </m:rPr>
                  <w:rPr>
                    <w:rFonts w:ascii="Cambria Math" w:hAnsi="Cambria Math"/>
                  </w:rPr>
                  <m:t>C</m:t>
                </m:r>
                <m:r>
                  <m:rPr>
                    <m:sty m:val="p"/>
                  </m:rPr>
                  <w:rPr>
                    <w:rFonts w:ascii="Cambria Math" w:hAnsi="Cambria Math"/>
                  </w:rPr>
                  <m:t>hol</m:t>
                </m:r>
              </m:sub>
            </m:sSub>
            <m:r>
              <m:rPr>
                <m:sty m:val="p"/>
              </m:rPr>
              <w:rPr>
                <w:rFonts w:ascii="Cambria Math" w:hAnsi="Cambria Math"/>
              </w:rPr>
              <m:t>+</m:t>
            </m:r>
            <m:r>
              <w:rPr>
                <w:rFonts w:ascii="Cambria Math" w:hAnsi="Cambria Math"/>
              </w:rPr>
              <m:t>σs</m:t>
            </m:r>
          </m:e>
        </m:d>
        <m:r>
          <w:rPr>
            <w:rFonts w:ascii="Cambria Math" w:hAnsi="Cambria Math"/>
          </w:rPr>
          <m:t xml:space="preserve">   </m:t>
        </m:r>
      </m:oMath>
      <w:r w:rsidR="00275C16" w:rsidRPr="00581DAE">
        <w:tab/>
      </w:r>
      <w:r w:rsidR="002458E3">
        <w:t xml:space="preserve">     </w:t>
      </w:r>
      <w:r w:rsidR="00275C16" w:rsidRPr="00581DAE">
        <w:t>(</w:t>
      </w:r>
      <w:r w:rsidR="00087632">
        <w:t>5</w:t>
      </w:r>
      <w:r w:rsidR="00275C16" w:rsidRPr="00581DAE">
        <w:t>)</w:t>
      </w:r>
    </w:p>
    <w:p w14:paraId="27102302" w14:textId="71EDCD33" w:rsidR="00997ED1" w:rsidRPr="008B421A" w:rsidRDefault="00275C16" w:rsidP="0086004B">
      <w:pPr>
        <w:pStyle w:val="TAMainText"/>
        <w:rPr>
          <w:ins w:id="44" w:author="jose adrian martinez gonzalez" w:date="2021-06-28T09:10:00Z"/>
          <w:highlight w:val="yellow"/>
        </w:rPr>
      </w:pPr>
      <w:r w:rsidRPr="00581DAE">
        <w:t xml:space="preserve">which shows that the stability of the BPI increases with monomer concentration. For chiral droplets, we have the </w:t>
      </w:r>
      <w:r w:rsidRPr="00581DAE">
        <w:t xml:space="preserve">combined effect of confinement and polymerization on the stability of BPs. </w:t>
      </w:r>
      <w:ins w:id="45" w:author="jose adrian martinez gonzalez" w:date="2021-06-28T09:01:00Z">
        <w:r w:rsidR="00917024" w:rsidRPr="008B421A">
          <w:rPr>
            <w:highlight w:val="yellow"/>
          </w:rPr>
          <w:t>Following Fukuda, an ideal undistorted BPI unit cell</w:t>
        </w:r>
      </w:ins>
      <w:ins w:id="46" w:author="jose adrian martinez gonzalez" w:date="2021-06-28T09:02:00Z">
        <w:r w:rsidR="00917024" w:rsidRPr="008B421A">
          <w:rPr>
            <w:highlight w:val="yellow"/>
          </w:rPr>
          <w:t xml:space="preserve"> of lattice parameter </w:t>
        </w:r>
        <w:proofErr w:type="spellStart"/>
        <w:r w:rsidR="00917024" w:rsidRPr="008B421A">
          <w:rPr>
            <w:i/>
            <w:iCs/>
            <w:highlight w:val="yellow"/>
            <w:rPrChange w:id="47" w:author="jose adrian martinez gonzalez" w:date="2021-06-28T09:03:00Z">
              <w:rPr/>
            </w:rPrChange>
          </w:rPr>
          <w:t>a</w:t>
        </w:r>
        <w:r w:rsidR="00917024" w:rsidRPr="008B421A">
          <w:rPr>
            <w:highlight w:val="yellow"/>
            <w:vertAlign w:val="subscript"/>
            <w:rPrChange w:id="48" w:author="jose adrian martinez gonzalez" w:date="2021-06-28T09:03:00Z">
              <w:rPr/>
            </w:rPrChange>
          </w:rPr>
          <w:t>BPI</w:t>
        </w:r>
        <w:proofErr w:type="spellEnd"/>
        <w:r w:rsidR="00917024" w:rsidRPr="008B421A">
          <w:rPr>
            <w:highlight w:val="yellow"/>
          </w:rPr>
          <w:t xml:space="preserve"> has straight disclination lines that can be seen as 4 diagonals eac</w:t>
        </w:r>
      </w:ins>
      <w:ins w:id="49" w:author="jose adrian martinez gonzalez" w:date="2021-06-28T09:03:00Z">
        <w:r w:rsidR="00917024" w:rsidRPr="008B421A">
          <w:rPr>
            <w:highlight w:val="yellow"/>
          </w:rPr>
          <w:t xml:space="preserve">h one of length </w:t>
        </w:r>
      </w:ins>
      <m:oMath>
        <m:rad>
          <m:radPr>
            <m:degHide m:val="1"/>
            <m:ctrlPr>
              <w:ins w:id="50" w:author="jose adrian martinez gonzalez" w:date="2021-06-28T09:03:00Z">
                <w:rPr>
                  <w:rFonts w:ascii="Cambria Math" w:hAnsi="Cambria Math"/>
                  <w:i/>
                  <w:highlight w:val="yellow"/>
                </w:rPr>
              </w:ins>
            </m:ctrlPr>
          </m:radPr>
          <m:deg/>
          <m:e>
            <m:r>
              <w:ins w:id="51" w:author="jose adrian martinez gonzalez" w:date="2021-06-28T09:03:00Z">
                <w:rPr>
                  <w:rFonts w:ascii="Cambria Math" w:hAnsi="Cambria Math"/>
                  <w:highlight w:val="yellow"/>
                </w:rPr>
                <m:t>3</m:t>
              </w:ins>
            </m:r>
          </m:e>
        </m:rad>
        <m:sSub>
          <m:sSubPr>
            <m:ctrlPr>
              <w:ins w:id="52" w:author="jose adrian martinez gonzalez" w:date="2021-06-28T09:03:00Z">
                <w:rPr>
                  <w:rFonts w:ascii="Cambria Math" w:hAnsi="Cambria Math"/>
                  <w:i/>
                  <w:highlight w:val="yellow"/>
                </w:rPr>
              </w:ins>
            </m:ctrlPr>
          </m:sSubPr>
          <m:e>
            <m:r>
              <w:ins w:id="53" w:author="jose adrian martinez gonzalez" w:date="2021-06-28T09:03:00Z">
                <w:rPr>
                  <w:rFonts w:ascii="Cambria Math" w:hAnsi="Cambria Math"/>
                  <w:highlight w:val="yellow"/>
                </w:rPr>
                <m:t>a</m:t>
              </w:ins>
            </m:r>
          </m:e>
          <m:sub>
            <m:r>
              <w:ins w:id="54" w:author="jose adrian martinez gonzalez" w:date="2021-06-28T09:03:00Z">
                <m:rPr>
                  <m:sty m:val="p"/>
                </m:rPr>
                <w:rPr>
                  <w:rFonts w:ascii="Cambria Math" w:hAnsi="Cambria Math"/>
                  <w:highlight w:val="yellow"/>
                </w:rPr>
                <m:t>BPI</m:t>
              </w:ins>
            </m:r>
          </m:sub>
        </m:sSub>
      </m:oMath>
      <w:ins w:id="55" w:author="jose adrian martinez gonzalez" w:date="2021-06-28T09:04:00Z">
        <w:r w:rsidR="00917024" w:rsidRPr="008B421A">
          <w:rPr>
            <w:highlight w:val="yellow"/>
          </w:rPr>
          <w:t>; therefore, in each</w:t>
        </w:r>
        <w:r w:rsidR="00997ED1" w:rsidRPr="008B421A">
          <w:rPr>
            <w:highlight w:val="yellow"/>
          </w:rPr>
          <w:t xml:space="preserve"> BP-unit cell the monomer aggregation produces cylindrical regions of volume </w:t>
        </w:r>
      </w:ins>
      <m:oMath>
        <m:r>
          <w:ins w:id="56" w:author="jose adrian martinez gonzalez" w:date="2021-06-28T09:05:00Z">
            <w:rPr>
              <w:rFonts w:ascii="Cambria Math" w:hAnsi="Cambria Math"/>
              <w:highlight w:val="yellow"/>
            </w:rPr>
            <m:t>4</m:t>
          </w:ins>
        </m:r>
        <m:rad>
          <m:radPr>
            <m:degHide m:val="1"/>
            <m:ctrlPr>
              <w:ins w:id="57" w:author="jose adrian martinez gonzalez" w:date="2021-06-28T09:05:00Z">
                <w:rPr>
                  <w:rFonts w:ascii="Cambria Math" w:hAnsi="Cambria Math"/>
                  <w:i/>
                  <w:highlight w:val="yellow"/>
                </w:rPr>
              </w:ins>
            </m:ctrlPr>
          </m:radPr>
          <m:deg/>
          <m:e>
            <m:r>
              <w:ins w:id="58" w:author="jose adrian martinez gonzalez" w:date="2021-06-28T09:05:00Z">
                <w:rPr>
                  <w:rFonts w:ascii="Cambria Math" w:hAnsi="Cambria Math"/>
                  <w:highlight w:val="yellow"/>
                </w:rPr>
                <m:t>3</m:t>
              </w:ins>
            </m:r>
          </m:e>
        </m:rad>
        <m:sSub>
          <m:sSubPr>
            <m:ctrlPr>
              <w:ins w:id="59" w:author="jose adrian martinez gonzalez" w:date="2021-06-28T09:05:00Z">
                <w:rPr>
                  <w:rFonts w:ascii="Cambria Math" w:hAnsi="Cambria Math"/>
                  <w:i/>
                  <w:highlight w:val="yellow"/>
                </w:rPr>
              </w:ins>
            </m:ctrlPr>
          </m:sSubPr>
          <m:e>
            <m:r>
              <w:ins w:id="60" w:author="jose adrian martinez gonzalez" w:date="2021-06-28T09:05:00Z">
                <w:rPr>
                  <w:rFonts w:ascii="Cambria Math" w:hAnsi="Cambria Math"/>
                  <w:highlight w:val="yellow"/>
                </w:rPr>
                <m:t>a</m:t>
              </w:ins>
            </m:r>
          </m:e>
          <m:sub>
            <m:r>
              <w:ins w:id="61" w:author="jose adrian martinez gonzalez" w:date="2021-06-28T09:05:00Z">
                <m:rPr>
                  <m:sty m:val="p"/>
                </m:rPr>
                <w:rPr>
                  <w:rFonts w:ascii="Cambria Math" w:hAnsi="Cambria Math"/>
                  <w:highlight w:val="yellow"/>
                </w:rPr>
                <m:t>BPI</m:t>
              </w:ins>
            </m:r>
          </m:sub>
        </m:sSub>
        <m:r>
          <w:ins w:id="62" w:author="jose adrian martinez gonzalez" w:date="2021-06-28T09:05:00Z">
            <w:rPr>
              <w:rFonts w:ascii="Cambria Math" w:hAnsi="Cambria Math"/>
              <w:highlight w:val="yellow"/>
            </w:rPr>
            <m:t>π</m:t>
          </w:ins>
        </m:r>
        <m:sSup>
          <m:sSupPr>
            <m:ctrlPr>
              <w:ins w:id="63" w:author="jose adrian martinez gonzalez" w:date="2021-06-28T09:05:00Z">
                <w:rPr>
                  <w:rFonts w:ascii="Cambria Math" w:hAnsi="Cambria Math"/>
                  <w:i/>
                  <w:highlight w:val="yellow"/>
                </w:rPr>
              </w:ins>
            </m:ctrlPr>
          </m:sSupPr>
          <m:e>
            <m:r>
              <w:ins w:id="64" w:author="jose adrian martinez gonzalez" w:date="2021-06-28T09:05:00Z">
                <w:rPr>
                  <w:rFonts w:ascii="Cambria Math" w:hAnsi="Cambria Math"/>
                  <w:highlight w:val="yellow"/>
                </w:rPr>
                <m:t>r</m:t>
              </w:ins>
            </m:r>
          </m:e>
          <m:sup>
            <m:r>
              <w:ins w:id="65" w:author="jose adrian martinez gonzalez" w:date="2021-06-28T09:05:00Z">
                <w:rPr>
                  <w:rFonts w:ascii="Cambria Math" w:hAnsi="Cambria Math"/>
                  <w:highlight w:val="yellow"/>
                </w:rPr>
                <m:t>2</m:t>
              </w:ins>
            </m:r>
          </m:sup>
        </m:sSup>
      </m:oMath>
      <w:ins w:id="66" w:author="jose adrian martinez gonzalez" w:date="2021-06-28T09:05:00Z">
        <w:r w:rsidR="00997ED1" w:rsidRPr="008B421A">
          <w:rPr>
            <w:highlight w:val="yellow"/>
          </w:rPr>
          <w:t xml:space="preserve">which also corresponds to </w:t>
        </w:r>
      </w:ins>
      <m:oMath>
        <m:r>
          <w:ins w:id="67" w:author="jose adrian martinez gonzalez" w:date="2021-06-28T09:06:00Z">
            <w:rPr>
              <w:rFonts w:ascii="Cambria Math" w:hAnsi="Cambria Math"/>
              <w:highlight w:val="yellow"/>
            </w:rPr>
            <m:t>ϕ</m:t>
          </w:ins>
        </m:r>
        <m:sSubSup>
          <m:sSubSupPr>
            <m:ctrlPr>
              <w:ins w:id="68" w:author="jose adrian martinez gonzalez" w:date="2021-06-28T09:05:00Z">
                <w:rPr>
                  <w:rFonts w:ascii="Cambria Math" w:hAnsi="Cambria Math"/>
                  <w:i/>
                  <w:highlight w:val="yellow"/>
                </w:rPr>
              </w:ins>
            </m:ctrlPr>
          </m:sSubSupPr>
          <m:e>
            <m:r>
              <w:ins w:id="69" w:author="jose adrian martinez gonzalez" w:date="2021-06-28T09:06:00Z">
                <w:rPr>
                  <w:rFonts w:ascii="Cambria Math" w:hAnsi="Cambria Math"/>
                  <w:highlight w:val="yellow"/>
                </w:rPr>
                <m:t>a</m:t>
              </w:ins>
            </m:r>
          </m:e>
          <m:sub>
            <m:r>
              <w:ins w:id="70" w:author="jose adrian martinez gonzalez" w:date="2021-06-28T09:06:00Z">
                <m:rPr>
                  <m:sty m:val="p"/>
                </m:rPr>
                <w:rPr>
                  <w:rFonts w:ascii="Cambria Math" w:hAnsi="Cambria Math"/>
                  <w:highlight w:val="yellow"/>
                </w:rPr>
                <m:t>BPI</m:t>
              </w:ins>
            </m:r>
          </m:sub>
          <m:sup>
            <m:r>
              <w:ins w:id="71" w:author="jose adrian martinez gonzalez" w:date="2021-06-28T09:06:00Z">
                <w:rPr>
                  <w:rFonts w:ascii="Cambria Math" w:hAnsi="Cambria Math"/>
                  <w:highlight w:val="yellow"/>
                </w:rPr>
                <m:t>3</m:t>
              </w:ins>
            </m:r>
          </m:sup>
        </m:sSubSup>
      </m:oMath>
      <w:ins w:id="72" w:author="jose adrian martinez gonzalez" w:date="2021-06-28T09:06:00Z">
        <w:r w:rsidR="00997ED1" w:rsidRPr="008B421A">
          <w:rPr>
            <w:highlight w:val="yellow"/>
          </w:rPr>
          <w:t>, whereby the area</w:t>
        </w:r>
      </w:ins>
      <w:ins w:id="73" w:author="jose adrian martinez gonzalez" w:date="2021-06-28T09:07:00Z">
        <w:r w:rsidR="00997ED1" w:rsidRPr="008B421A">
          <w:rPr>
            <w:highlight w:val="yellow"/>
          </w:rPr>
          <w:t xml:space="preserve"> of the </w:t>
        </w:r>
      </w:ins>
      <w:ins w:id="74" w:author="jose adrian martinez gonzalez" w:date="2021-06-28T09:08:00Z">
        <w:r w:rsidR="00997ED1" w:rsidRPr="008B421A">
          <w:rPr>
            <w:highlight w:val="yellow"/>
          </w:rPr>
          <w:t xml:space="preserve">interface per unit volume is given by </w:t>
        </w:r>
      </w:ins>
    </w:p>
    <w:p w14:paraId="140D20FD" w14:textId="79A6BB08" w:rsidR="00997ED1" w:rsidRPr="008B421A" w:rsidRDefault="00997ED1" w:rsidP="0086004B">
      <w:pPr>
        <w:pStyle w:val="TAMainText"/>
        <w:rPr>
          <w:ins w:id="75" w:author="jose adrian martinez gonzalez" w:date="2021-06-28T09:10:00Z"/>
          <w:highlight w:val="yellow"/>
        </w:rPr>
      </w:pPr>
      <m:oMath>
        <m:r>
          <w:ins w:id="76" w:author="jose adrian martinez gonzalez" w:date="2021-06-28T09:08:00Z">
            <w:rPr>
              <w:rFonts w:ascii="Cambria Math" w:hAnsi="Cambria Math"/>
              <w:highlight w:val="yellow"/>
            </w:rPr>
            <m:t>s=</m:t>
          </w:ins>
        </m:r>
        <m:f>
          <m:fPr>
            <m:ctrlPr>
              <w:ins w:id="77" w:author="jose adrian martinez gonzalez" w:date="2021-06-28T09:08:00Z">
                <w:rPr>
                  <w:rFonts w:ascii="Cambria Math" w:hAnsi="Cambria Math"/>
                  <w:i/>
                  <w:highlight w:val="yellow"/>
                </w:rPr>
              </w:ins>
            </m:ctrlPr>
          </m:fPr>
          <m:num>
            <m:r>
              <w:ins w:id="78" w:author="jose adrian martinez gonzalez" w:date="2021-06-28T09:08:00Z">
                <w:rPr>
                  <w:rFonts w:ascii="Cambria Math" w:hAnsi="Cambria Math"/>
                  <w:highlight w:val="yellow"/>
                </w:rPr>
                <m:t>8</m:t>
              </w:ins>
            </m:r>
            <m:rad>
              <m:radPr>
                <m:degHide m:val="1"/>
                <m:ctrlPr>
                  <w:ins w:id="79" w:author="jose adrian martinez gonzalez" w:date="2021-06-28T09:08:00Z">
                    <w:rPr>
                      <w:rFonts w:ascii="Cambria Math" w:hAnsi="Cambria Math"/>
                      <w:i/>
                      <w:highlight w:val="yellow"/>
                    </w:rPr>
                  </w:ins>
                </m:ctrlPr>
              </m:radPr>
              <m:deg/>
              <m:e>
                <m:r>
                  <w:ins w:id="80" w:author="jose adrian martinez gonzalez" w:date="2021-06-28T09:08:00Z">
                    <w:rPr>
                      <w:rFonts w:ascii="Cambria Math" w:hAnsi="Cambria Math"/>
                      <w:highlight w:val="yellow"/>
                    </w:rPr>
                    <m:t>3</m:t>
                  </w:ins>
                </m:r>
              </m:e>
            </m:rad>
            <m:sSub>
              <m:sSubPr>
                <m:ctrlPr>
                  <w:ins w:id="81" w:author="jose adrian martinez gonzalez" w:date="2021-06-28T09:09:00Z">
                    <w:rPr>
                      <w:rFonts w:ascii="Cambria Math" w:hAnsi="Cambria Math"/>
                      <w:iCs/>
                      <w:highlight w:val="yellow"/>
                      <w:rPrChange w:id="82" w:author="jose adrian martinez gonzalez" w:date="2021-06-28T09:09:00Z">
                        <w:rPr>
                          <w:rFonts w:ascii="Cambria Math" w:hAnsi="Cambria Math"/>
                          <w:i/>
                        </w:rPr>
                      </w:rPrChange>
                    </w:rPr>
                  </w:ins>
                </m:ctrlPr>
              </m:sSubPr>
              <m:e>
                <m:r>
                  <w:ins w:id="83" w:author="jose adrian martinez gonzalez" w:date="2021-06-28T09:09:00Z">
                    <w:rPr>
                      <w:rFonts w:ascii="Cambria Math" w:hAnsi="Cambria Math"/>
                      <w:highlight w:val="yellow"/>
                      <w:rPrChange w:id="84" w:author="jose adrian martinez gonzalez" w:date="2021-06-28T09:10:00Z">
                        <w:rPr>
                          <w:rFonts w:ascii="Cambria Math" w:hAnsi="Cambria Math"/>
                        </w:rPr>
                      </w:rPrChange>
                    </w:rPr>
                    <m:t>a</m:t>
                  </w:ins>
                </m:r>
              </m:e>
              <m:sub>
                <m:r>
                  <w:ins w:id="85" w:author="jose adrian martinez gonzalez" w:date="2021-06-28T09:09:00Z">
                    <m:rPr>
                      <m:sty m:val="p"/>
                    </m:rPr>
                    <w:rPr>
                      <w:rFonts w:ascii="Cambria Math" w:hAnsi="Cambria Math"/>
                      <w:highlight w:val="yellow"/>
                      <w:rPrChange w:id="86" w:author="jose adrian martinez gonzalez" w:date="2021-06-28T09:09:00Z">
                        <w:rPr>
                          <w:rFonts w:ascii="Cambria Math" w:hAnsi="Cambria Math"/>
                        </w:rPr>
                      </w:rPrChange>
                    </w:rPr>
                    <m:t>BPI</m:t>
                  </w:ins>
                </m:r>
              </m:sub>
            </m:sSub>
            <m:r>
              <w:ins w:id="87" w:author="jose adrian martinez gonzalez" w:date="2021-06-28T09:08:00Z">
                <w:rPr>
                  <w:rFonts w:ascii="Cambria Math" w:hAnsi="Cambria Math"/>
                  <w:highlight w:val="yellow"/>
                </w:rPr>
                <m:t>πr</m:t>
              </w:ins>
            </m:r>
          </m:num>
          <m:den>
            <m:sSubSup>
              <m:sSubSupPr>
                <m:ctrlPr>
                  <w:ins w:id="88" w:author="jose adrian martinez gonzalez" w:date="2021-06-28T09:08:00Z">
                    <w:rPr>
                      <w:rFonts w:ascii="Cambria Math" w:hAnsi="Cambria Math"/>
                      <w:i/>
                      <w:highlight w:val="yellow"/>
                    </w:rPr>
                  </w:ins>
                </m:ctrlPr>
              </m:sSubSupPr>
              <m:e>
                <m:r>
                  <w:ins w:id="89" w:author="jose adrian martinez gonzalez" w:date="2021-06-28T09:08:00Z">
                    <w:rPr>
                      <w:rFonts w:ascii="Cambria Math" w:hAnsi="Cambria Math"/>
                      <w:highlight w:val="yellow"/>
                    </w:rPr>
                    <m:t>a</m:t>
                  </w:ins>
                </m:r>
              </m:e>
              <m:sub>
                <m:r>
                  <w:ins w:id="90" w:author="jose adrian martinez gonzalez" w:date="2021-06-28T09:08:00Z">
                    <m:rPr>
                      <m:sty m:val="p"/>
                    </m:rPr>
                    <w:rPr>
                      <w:rFonts w:ascii="Cambria Math" w:hAnsi="Cambria Math"/>
                      <w:highlight w:val="yellow"/>
                    </w:rPr>
                    <m:t>BPI</m:t>
                  </w:ins>
                </m:r>
              </m:sub>
              <m:sup>
                <m:r>
                  <w:ins w:id="91" w:author="jose adrian martinez gonzalez" w:date="2021-06-28T09:09:00Z">
                    <w:rPr>
                      <w:rFonts w:ascii="Cambria Math" w:hAnsi="Cambria Math"/>
                      <w:highlight w:val="yellow"/>
                    </w:rPr>
                    <m:t>3</m:t>
                  </w:ins>
                </m:r>
              </m:sup>
            </m:sSubSup>
          </m:den>
        </m:f>
        <m:r>
          <w:ins w:id="92" w:author="jose adrian martinez gonzalez" w:date="2021-06-28T09:08:00Z">
            <w:rPr>
              <w:rFonts w:ascii="Cambria Math" w:hAnsi="Cambria Math"/>
              <w:highlight w:val="yellow"/>
            </w:rPr>
            <m:t>=</m:t>
          </w:ins>
        </m:r>
        <m:f>
          <m:fPr>
            <m:ctrlPr>
              <w:ins w:id="93" w:author="jose adrian martinez gonzalez" w:date="2021-06-28T09:08:00Z">
                <w:rPr>
                  <w:rFonts w:ascii="Cambria Math" w:hAnsi="Cambria Math"/>
                  <w:i/>
                  <w:highlight w:val="yellow"/>
                </w:rPr>
              </w:ins>
            </m:ctrlPr>
          </m:fPr>
          <m:num>
            <m:r>
              <w:ins w:id="94" w:author="jose adrian martinez gonzalez" w:date="2021-06-28T09:08:00Z">
                <w:rPr>
                  <w:rFonts w:ascii="Cambria Math" w:hAnsi="Cambria Math"/>
                  <w:highlight w:val="yellow"/>
                </w:rPr>
                <m:t>4</m:t>
              </w:ins>
            </m:r>
          </m:num>
          <m:den>
            <m:sSub>
              <m:sSubPr>
                <m:ctrlPr>
                  <w:ins w:id="95" w:author="jose adrian martinez gonzalez" w:date="2021-06-28T09:08:00Z">
                    <w:rPr>
                      <w:rFonts w:ascii="Cambria Math" w:hAnsi="Cambria Math"/>
                      <w:i/>
                      <w:highlight w:val="yellow"/>
                    </w:rPr>
                  </w:ins>
                </m:ctrlPr>
              </m:sSubPr>
              <m:e>
                <m:r>
                  <w:ins w:id="96" w:author="jose adrian martinez gonzalez" w:date="2021-06-28T09:08:00Z">
                    <w:rPr>
                      <w:rFonts w:ascii="Cambria Math" w:hAnsi="Cambria Math"/>
                      <w:highlight w:val="yellow"/>
                    </w:rPr>
                    <m:t>a</m:t>
                  </w:ins>
                </m:r>
              </m:e>
              <m:sub>
                <m:r>
                  <w:ins w:id="97" w:author="jose adrian martinez gonzalez" w:date="2021-06-28T09:08:00Z">
                    <m:rPr>
                      <m:sty m:val="p"/>
                    </m:rPr>
                    <w:rPr>
                      <w:rFonts w:ascii="Cambria Math" w:hAnsi="Cambria Math"/>
                      <w:highlight w:val="yellow"/>
                    </w:rPr>
                    <m:t>BPI</m:t>
                  </w:ins>
                </m:r>
              </m:sub>
            </m:sSub>
          </m:den>
        </m:f>
        <m:sSup>
          <m:sSupPr>
            <m:ctrlPr>
              <w:ins w:id="98" w:author="jose adrian martinez gonzalez" w:date="2021-06-28T09:08:00Z">
                <w:rPr>
                  <w:rFonts w:ascii="Cambria Math" w:hAnsi="Cambria Math"/>
                  <w:i/>
                  <w:highlight w:val="yellow"/>
                </w:rPr>
              </w:ins>
            </m:ctrlPr>
          </m:sSupPr>
          <m:e>
            <m:d>
              <m:dPr>
                <m:ctrlPr>
                  <w:ins w:id="99" w:author="jose adrian martinez gonzalez" w:date="2021-06-28T09:08:00Z">
                    <w:rPr>
                      <w:rFonts w:ascii="Cambria Math" w:hAnsi="Cambria Math"/>
                      <w:i/>
                      <w:highlight w:val="yellow"/>
                    </w:rPr>
                  </w:ins>
                </m:ctrlPr>
              </m:dPr>
              <m:e>
                <m:rad>
                  <m:radPr>
                    <m:degHide m:val="1"/>
                    <m:ctrlPr>
                      <w:ins w:id="100" w:author="jose adrian martinez gonzalez" w:date="2021-06-28T09:08:00Z">
                        <w:rPr>
                          <w:rFonts w:ascii="Cambria Math" w:hAnsi="Cambria Math"/>
                          <w:i/>
                          <w:highlight w:val="yellow"/>
                        </w:rPr>
                      </w:ins>
                    </m:ctrlPr>
                  </m:radPr>
                  <m:deg/>
                  <m:e>
                    <m:r>
                      <w:ins w:id="101" w:author="jose adrian martinez gonzalez" w:date="2021-06-28T09:08:00Z">
                        <w:rPr>
                          <w:rFonts w:ascii="Cambria Math" w:hAnsi="Cambria Math"/>
                          <w:highlight w:val="yellow"/>
                        </w:rPr>
                        <m:t>3</m:t>
                      </w:ins>
                    </m:r>
                  </m:e>
                </m:rad>
                <m:r>
                  <w:ins w:id="102" w:author="jose adrian martinez gonzalez" w:date="2021-06-28T09:08:00Z">
                    <w:rPr>
                      <w:rFonts w:ascii="Cambria Math" w:hAnsi="Cambria Math"/>
                      <w:highlight w:val="yellow"/>
                    </w:rPr>
                    <m:t xml:space="preserve"> πϕ</m:t>
                  </w:ins>
                </m:r>
              </m:e>
            </m:d>
          </m:e>
          <m:sup>
            <m:r>
              <w:ins w:id="103" w:author="jose adrian martinez gonzalez" w:date="2021-06-28T09:08:00Z">
                <w:rPr>
                  <w:rFonts w:ascii="Cambria Math" w:hAnsi="Cambria Math"/>
                  <w:highlight w:val="yellow"/>
                </w:rPr>
                <m:t>1/2</m:t>
              </w:ins>
            </m:r>
            <m:ctrlPr>
              <w:ins w:id="104" w:author="jose adrian martinez gonzalez" w:date="2021-06-28T09:08:00Z">
                <w:rPr>
                  <w:rFonts w:ascii="Cambria Math" w:hAnsi="Cambria Math"/>
                  <w:i/>
                  <w:highlight w:val="yellow"/>
                  <w:rPrChange w:id="105" w:author="jose adrian martinez gonzalez" w:date="2021-06-28T09:10:00Z">
                    <w:rPr>
                      <w:rFonts w:ascii="Cambria Math" w:hAnsi="Cambria Math"/>
                      <w:i/>
                    </w:rPr>
                  </w:rPrChange>
                </w:rPr>
              </w:ins>
            </m:ctrlPr>
          </m:sup>
        </m:sSup>
      </m:oMath>
      <w:ins w:id="106" w:author="jose adrian martinez gonzalez" w:date="2021-06-28T09:11:00Z">
        <w:r w:rsidRPr="008B421A">
          <w:rPr>
            <w:highlight w:val="yellow"/>
          </w:rPr>
          <w:t>.</w:t>
        </w:r>
      </w:ins>
      <w:ins w:id="107" w:author="jose adrian martinez gonzalez" w:date="2021-06-28T09:10:00Z">
        <w:r w:rsidRPr="008B421A">
          <w:rPr>
            <w:highlight w:val="yellow"/>
          </w:rPr>
          <w:tab/>
        </w:r>
        <w:r w:rsidRPr="008B421A">
          <w:rPr>
            <w:highlight w:val="yellow"/>
          </w:rPr>
          <w:tab/>
        </w:r>
        <w:r w:rsidRPr="008B421A">
          <w:rPr>
            <w:highlight w:val="yellow"/>
          </w:rPr>
          <w:tab/>
        </w:r>
      </w:ins>
      <w:ins w:id="108" w:author="jose adrian martinez gonzalez" w:date="2021-06-28T09:11:00Z">
        <w:r w:rsidRPr="008B421A">
          <w:rPr>
            <w:highlight w:val="yellow"/>
          </w:rPr>
          <w:t>(6)</w:t>
        </w:r>
      </w:ins>
    </w:p>
    <w:p w14:paraId="3130011D" w14:textId="2EA12229" w:rsidR="002217E4" w:rsidRPr="008B421A" w:rsidRDefault="002217E4" w:rsidP="0086004B">
      <w:pPr>
        <w:pStyle w:val="TAMainText"/>
        <w:rPr>
          <w:ins w:id="109" w:author="jose adrian martinez gonzalez" w:date="2021-07-08T08:36:00Z"/>
          <w:highlight w:val="yellow"/>
        </w:rPr>
      </w:pPr>
      <w:ins w:id="110" w:author="jose adrian martinez gonzalez" w:date="2021-07-08T08:35:00Z">
        <w:r w:rsidRPr="008B421A">
          <w:rPr>
            <w:highlight w:val="yellow"/>
          </w:rPr>
          <w:t xml:space="preserve">Hence, the free energy </w:t>
        </w:r>
        <w:r w:rsidRPr="00156773">
          <w:rPr>
            <w:highlight w:val="yellow"/>
          </w:rPr>
          <w:t>gap between the monomer-laden BPI and cholesteric phases depends on the monomer volume fraction</w:t>
        </w:r>
      </w:ins>
      <w:ins w:id="111" w:author="jose adrian martinez gonzalez" w:date="2021-07-08T08:36:00Z">
        <w:r w:rsidRPr="008B421A">
          <w:rPr>
            <w:highlight w:val="yellow"/>
          </w:rPr>
          <w:t xml:space="preserve"> as</w:t>
        </w:r>
      </w:ins>
      <w:ins w:id="112" w:author="jose adrian martinez gonzalez" w:date="2021-07-08T10:26:00Z">
        <w:r w:rsidR="009A2B20" w:rsidRPr="008B421A">
          <w:rPr>
            <w:highlight w:val="yellow"/>
          </w:rPr>
          <w:t xml:space="preserve"> (see Supporting Information)</w:t>
        </w:r>
      </w:ins>
      <w:ins w:id="113" w:author="jose adrian martinez gonzalez" w:date="2021-07-08T08:36:00Z">
        <w:r w:rsidRPr="008B421A">
          <w:rPr>
            <w:highlight w:val="yellow"/>
          </w:rPr>
          <w:t>:</w:t>
        </w:r>
      </w:ins>
    </w:p>
    <w:p w14:paraId="45797925" w14:textId="77777777" w:rsidR="002217E4" w:rsidRPr="008B421A" w:rsidRDefault="002217E4" w:rsidP="002217E4">
      <w:pPr>
        <w:pStyle w:val="TAMainText"/>
        <w:rPr>
          <w:ins w:id="114" w:author="jose adrian martinez gonzalez" w:date="2021-07-08T08:36:00Z"/>
          <w:highlight w:val="yellow"/>
        </w:rPr>
      </w:pPr>
      <m:oMathPara>
        <m:oMathParaPr>
          <m:jc m:val="left"/>
        </m:oMathParaPr>
        <m:oMath>
          <m:sSubSup>
            <m:sSubSupPr>
              <m:ctrlPr>
                <w:ins w:id="115" w:author="jose adrian martinez gonzalez" w:date="2021-07-08T08:36:00Z">
                  <w:rPr>
                    <w:rFonts w:ascii="Cambria Math" w:hAnsi="Cambria Math"/>
                    <w:i/>
                    <w:highlight w:val="yellow"/>
                  </w:rPr>
                </w:ins>
              </m:ctrlPr>
            </m:sSubSupPr>
            <m:e>
              <m:r>
                <w:ins w:id="116" w:author="jose adrian martinez gonzalez" w:date="2021-07-08T08:36:00Z">
                  <w:rPr>
                    <w:rFonts w:ascii="Cambria Math" w:hAnsi="Cambria Math"/>
                    <w:highlight w:val="yellow"/>
                  </w:rPr>
                  <m:t>F</m:t>
                </w:ins>
              </m:r>
            </m:e>
            <m:sub>
              <m:r>
                <w:ins w:id="117" w:author="jose adrian martinez gonzalez" w:date="2021-07-08T08:36:00Z">
                  <m:rPr>
                    <m:sty m:val="p"/>
                  </m:rPr>
                  <w:rPr>
                    <w:rFonts w:ascii="Cambria Math" w:hAnsi="Cambria Math"/>
                    <w:highlight w:val="yellow"/>
                  </w:rPr>
                  <m:t>BPI</m:t>
                </w:ins>
              </m:r>
              <m:ctrlPr>
                <w:ins w:id="118" w:author="jose adrian martinez gonzalez" w:date="2021-07-08T08:36:00Z">
                  <w:rPr>
                    <w:rFonts w:ascii="Cambria Math" w:hAnsi="Cambria Math"/>
                    <w:highlight w:val="yellow"/>
                  </w:rPr>
                </w:ins>
              </m:ctrlPr>
            </m:sub>
            <m:sup>
              <m:r>
                <w:ins w:id="119" w:author="jose adrian martinez gonzalez" w:date="2021-07-08T08:36:00Z">
                  <m:rPr>
                    <m:sty m:val="p"/>
                  </m:rPr>
                  <w:rPr>
                    <w:rFonts w:ascii="Cambria Math" w:hAnsi="Cambria Math"/>
                    <w:highlight w:val="yellow"/>
                  </w:rPr>
                  <m:t>mon</m:t>
                </w:ins>
              </m:r>
            </m:sup>
          </m:sSubSup>
          <m:r>
            <w:ins w:id="120" w:author="jose adrian martinez gonzalez" w:date="2021-07-08T08:36:00Z">
              <m:rPr>
                <m:sty m:val="p"/>
              </m:rPr>
              <w:rPr>
                <w:rFonts w:ascii="Cambria Math" w:hAnsi="Cambria Math"/>
                <w:highlight w:val="yellow"/>
              </w:rPr>
              <m:t>-</m:t>
            </w:ins>
          </m:r>
          <m:sSubSup>
            <m:sSubSupPr>
              <m:ctrlPr>
                <w:ins w:id="121" w:author="jose adrian martinez gonzalez" w:date="2021-07-08T08:36:00Z">
                  <w:rPr>
                    <w:rFonts w:ascii="Cambria Math" w:hAnsi="Cambria Math"/>
                    <w:i/>
                    <w:highlight w:val="yellow"/>
                  </w:rPr>
                </w:ins>
              </m:ctrlPr>
            </m:sSubSupPr>
            <m:e>
              <m:r>
                <w:ins w:id="122" w:author="jose adrian martinez gonzalez" w:date="2021-07-08T08:36:00Z">
                  <w:rPr>
                    <w:rFonts w:ascii="Cambria Math" w:hAnsi="Cambria Math"/>
                    <w:highlight w:val="yellow"/>
                  </w:rPr>
                  <m:t>F</m:t>
                </w:ins>
              </m:r>
            </m:e>
            <m:sub>
              <m:r>
                <w:ins w:id="123" w:author="jose adrian martinez gonzalez" w:date="2021-07-08T08:36:00Z">
                  <m:rPr>
                    <m:sty m:val="p"/>
                  </m:rPr>
                  <w:rPr>
                    <w:rFonts w:ascii="Cambria Math" w:hAnsi="Cambria Math"/>
                    <w:highlight w:val="yellow"/>
                  </w:rPr>
                  <m:t>Chol</m:t>
                </w:ins>
              </m:r>
              <m:ctrlPr>
                <w:ins w:id="124" w:author="jose adrian martinez gonzalez" w:date="2021-07-08T08:36:00Z">
                  <w:rPr>
                    <w:rFonts w:ascii="Cambria Math" w:hAnsi="Cambria Math"/>
                    <w:highlight w:val="yellow"/>
                  </w:rPr>
                </w:ins>
              </m:ctrlPr>
            </m:sub>
            <m:sup>
              <m:r>
                <w:ins w:id="125" w:author="jose adrian martinez gonzalez" w:date="2021-07-08T08:36:00Z">
                  <m:rPr>
                    <m:sty m:val="p"/>
                  </m:rPr>
                  <w:rPr>
                    <w:rFonts w:ascii="Cambria Math" w:hAnsi="Cambria Math"/>
                    <w:highlight w:val="yellow"/>
                  </w:rPr>
                  <m:t>mon</m:t>
                </w:ins>
              </m:r>
            </m:sup>
          </m:sSubSup>
          <m:r>
            <w:ins w:id="126" w:author="jose adrian martinez gonzalez" w:date="2021-07-08T08:36:00Z">
              <m:rPr>
                <m:sty m:val="p"/>
              </m:rPr>
              <w:rPr>
                <w:rFonts w:ascii="Cambria Math" w:hAnsi="Cambria Math"/>
                <w:highlight w:val="yellow"/>
              </w:rPr>
              <m:t>=</m:t>
            </w:ins>
          </m:r>
        </m:oMath>
      </m:oMathPara>
    </w:p>
    <w:p w14:paraId="4338C6EF" w14:textId="19B00433" w:rsidR="002217E4" w:rsidRPr="008B421A" w:rsidRDefault="009A2B20" w:rsidP="002217E4">
      <w:pPr>
        <w:pStyle w:val="TAMainText"/>
        <w:rPr>
          <w:ins w:id="127" w:author="jose adrian martinez gonzalez" w:date="2021-07-08T08:35:00Z"/>
          <w:highlight w:val="yellow"/>
        </w:rPr>
      </w:pPr>
      <m:oMath>
        <m:sSub>
          <m:sSubPr>
            <m:ctrlPr>
              <w:ins w:id="128" w:author="jose adrian martinez gonzalez" w:date="2021-07-08T10:27:00Z">
                <w:rPr>
                  <w:rFonts w:ascii="Cambria Math" w:hAnsi="Cambria Math"/>
                  <w:i/>
                  <w:color w:val="000000" w:themeColor="text1"/>
                  <w:highlight w:val="yellow"/>
                </w:rPr>
              </w:ins>
            </m:ctrlPr>
          </m:sSubPr>
          <m:e>
            <m:r>
              <w:ins w:id="129" w:author="jose adrian martinez gonzalez" w:date="2021-07-08T10:27:00Z">
                <w:rPr>
                  <w:rFonts w:ascii="Cambria Math" w:hAnsi="Cambria Math"/>
                  <w:color w:val="000000" w:themeColor="text1"/>
                  <w:highlight w:val="yellow"/>
                </w:rPr>
                <m:t>F</m:t>
              </w:ins>
            </m:r>
            <m:ctrlPr>
              <w:ins w:id="130" w:author="jose adrian martinez gonzalez" w:date="2021-07-08T10:27:00Z">
                <w:rPr>
                  <w:rFonts w:ascii="Cambria Math" w:hAnsi="Cambria Math"/>
                  <w:i/>
                  <w:color w:val="000000" w:themeColor="text1"/>
                  <w:highlight w:val="yellow"/>
                  <w:rPrChange w:id="131" w:author="jose adrian martinez gonzalez" w:date="2021-07-08T10:27:00Z">
                    <w:rPr>
                      <w:rFonts w:ascii="Cambria Math" w:hAnsi="Cambria Math"/>
                      <w:i/>
                      <w:color w:val="000000" w:themeColor="text1"/>
                      <w:highlight w:val="yellow"/>
                    </w:rPr>
                  </w:rPrChange>
                </w:rPr>
              </w:ins>
            </m:ctrlPr>
          </m:e>
          <m:sub>
            <m:r>
              <w:ins w:id="132" w:author="jose adrian martinez gonzalez" w:date="2021-07-08T10:27:00Z">
                <m:rPr>
                  <m:sty m:val="p"/>
                </m:rPr>
                <w:rPr>
                  <w:rFonts w:ascii="Cambria Math" w:hAnsi="Cambria Math"/>
                  <w:color w:val="000000" w:themeColor="text1"/>
                  <w:highlight w:val="yellow"/>
                </w:rPr>
                <m:t>BPI</m:t>
              </w:ins>
            </m:r>
            <m:ctrlPr>
              <w:ins w:id="133" w:author="jose adrian martinez gonzalez" w:date="2021-07-08T10:27:00Z">
                <w:rPr>
                  <w:rFonts w:ascii="Cambria Math" w:hAnsi="Cambria Math"/>
                  <w:i/>
                  <w:color w:val="000000" w:themeColor="text1"/>
                  <w:highlight w:val="yellow"/>
                  <w:rPrChange w:id="134" w:author="jose adrian martinez gonzalez" w:date="2021-07-08T10:27:00Z">
                    <w:rPr>
                      <w:rFonts w:ascii="Cambria Math" w:hAnsi="Cambria Math"/>
                      <w:i/>
                      <w:color w:val="000000" w:themeColor="text1"/>
                      <w:highlight w:val="yellow"/>
                    </w:rPr>
                  </w:rPrChange>
                </w:rPr>
              </w:ins>
            </m:ctrlPr>
          </m:sub>
        </m:sSub>
        <m:r>
          <w:ins w:id="135" w:author="jose adrian martinez gonzalez" w:date="2021-07-08T10:27:00Z">
            <w:rPr>
              <w:rFonts w:ascii="Cambria Math" w:hAnsi="Cambria Math"/>
              <w:color w:val="000000" w:themeColor="text1"/>
              <w:highlight w:val="yellow"/>
            </w:rPr>
            <m:t>-</m:t>
          </w:ins>
        </m:r>
        <m:sSub>
          <m:sSubPr>
            <m:ctrlPr>
              <w:ins w:id="136" w:author="jose adrian martinez gonzalez" w:date="2021-07-08T10:27:00Z">
                <w:rPr>
                  <w:rFonts w:ascii="Cambria Math" w:hAnsi="Cambria Math"/>
                  <w:i/>
                  <w:color w:val="000000" w:themeColor="text1"/>
                  <w:highlight w:val="yellow"/>
                </w:rPr>
              </w:ins>
            </m:ctrlPr>
          </m:sSubPr>
          <m:e>
            <m:r>
              <w:ins w:id="137" w:author="jose adrian martinez gonzalez" w:date="2021-07-08T10:27:00Z">
                <w:rPr>
                  <w:rFonts w:ascii="Cambria Math" w:hAnsi="Cambria Math"/>
                  <w:color w:val="000000" w:themeColor="text1"/>
                  <w:highlight w:val="yellow"/>
                </w:rPr>
                <m:t>F</m:t>
              </w:ins>
            </m:r>
            <m:ctrlPr>
              <w:ins w:id="138" w:author="jose adrian martinez gonzalez" w:date="2021-07-08T10:27:00Z">
                <w:rPr>
                  <w:rFonts w:ascii="Cambria Math" w:hAnsi="Cambria Math"/>
                  <w:i/>
                  <w:color w:val="000000" w:themeColor="text1"/>
                  <w:highlight w:val="yellow"/>
                  <w:rPrChange w:id="139" w:author="jose adrian martinez gonzalez" w:date="2021-07-08T10:27:00Z">
                    <w:rPr>
                      <w:rFonts w:ascii="Cambria Math" w:hAnsi="Cambria Math"/>
                      <w:i/>
                      <w:color w:val="000000" w:themeColor="text1"/>
                      <w:highlight w:val="yellow"/>
                    </w:rPr>
                  </w:rPrChange>
                </w:rPr>
              </w:ins>
            </m:ctrlPr>
          </m:e>
          <m:sub>
            <m:r>
              <w:ins w:id="140" w:author="jose adrian martinez gonzalez" w:date="2021-07-08T10:27:00Z">
                <m:rPr>
                  <m:sty m:val="p"/>
                </m:rPr>
                <w:rPr>
                  <w:rFonts w:ascii="Cambria Math" w:hAnsi="Cambria Math"/>
                  <w:color w:val="000000" w:themeColor="text1"/>
                  <w:highlight w:val="yellow"/>
                </w:rPr>
                <m:t>Chol</m:t>
              </w:ins>
            </m:r>
            <m:ctrlPr>
              <w:ins w:id="141" w:author="jose adrian martinez gonzalez" w:date="2021-07-08T10:27:00Z">
                <w:rPr>
                  <w:rFonts w:ascii="Cambria Math" w:hAnsi="Cambria Math"/>
                  <w:i/>
                  <w:color w:val="000000" w:themeColor="text1"/>
                  <w:highlight w:val="yellow"/>
                  <w:rPrChange w:id="142" w:author="jose adrian martinez gonzalez" w:date="2021-07-08T10:27:00Z">
                    <w:rPr>
                      <w:rFonts w:ascii="Cambria Math" w:hAnsi="Cambria Math"/>
                      <w:i/>
                      <w:color w:val="000000" w:themeColor="text1"/>
                      <w:highlight w:val="yellow"/>
                    </w:rPr>
                  </w:rPrChange>
                </w:rPr>
              </w:ins>
            </m:ctrlPr>
          </m:sub>
        </m:sSub>
        <m:r>
          <w:ins w:id="143" w:author="jose adrian martinez gonzalez" w:date="2021-07-08T10:27:00Z">
            <w:rPr>
              <w:rFonts w:ascii="Cambria Math" w:hAnsi="Cambria Math"/>
              <w:color w:val="000000" w:themeColor="text1"/>
              <w:highlight w:val="yellow"/>
            </w:rPr>
            <m:t>+</m:t>
          </w:ins>
        </m:r>
        <m:sSub>
          <m:sSubPr>
            <m:ctrlPr>
              <w:ins w:id="144" w:author="jose adrian martinez gonzalez" w:date="2021-07-08T10:27:00Z">
                <w:rPr>
                  <w:rFonts w:ascii="Cambria Math" w:hAnsi="Cambria Math"/>
                  <w:highlight w:val="yellow"/>
                </w:rPr>
              </w:ins>
            </m:ctrlPr>
          </m:sSubPr>
          <m:e>
            <m:r>
              <w:ins w:id="145" w:author="jose adrian martinez gonzalez" w:date="2021-07-08T10:27:00Z">
                <m:rPr>
                  <m:sty m:val="p"/>
                </m:rPr>
                <w:rPr>
                  <w:rFonts w:ascii="Cambria Math" w:hAnsi="Cambria Math"/>
                  <w:highlight w:val="yellow"/>
                </w:rPr>
                <m:t>Ω</m:t>
              </w:ins>
            </m:r>
            <m:ctrlPr>
              <w:ins w:id="146" w:author="jose adrian martinez gonzalez" w:date="2021-07-08T10:27:00Z">
                <w:rPr>
                  <w:rFonts w:ascii="Cambria Math" w:hAnsi="Cambria Math"/>
                  <w:highlight w:val="yellow"/>
                  <w:rPrChange w:id="147" w:author="jose adrian martinez gonzalez" w:date="2021-07-08T10:27:00Z">
                    <w:rPr>
                      <w:rFonts w:ascii="Cambria Math" w:hAnsi="Cambria Math"/>
                      <w:highlight w:val="yellow"/>
                    </w:rPr>
                  </w:rPrChange>
                </w:rPr>
              </w:ins>
            </m:ctrlPr>
          </m:e>
          <m:sub>
            <m:r>
              <w:ins w:id="148" w:author="jose adrian martinez gonzalez" w:date="2021-07-08T10:27:00Z">
                <m:rPr>
                  <m:sty m:val="p"/>
                </m:rPr>
                <w:rPr>
                  <w:rFonts w:ascii="Cambria Math" w:hAnsi="Cambria Math"/>
                  <w:highlight w:val="yellow"/>
                </w:rPr>
                <m:t>Tot</m:t>
              </w:ins>
            </m:r>
            <m:ctrlPr>
              <w:ins w:id="149" w:author="jose adrian martinez gonzalez" w:date="2021-07-08T10:27:00Z">
                <w:rPr>
                  <w:rFonts w:ascii="Cambria Math" w:hAnsi="Cambria Math"/>
                  <w:highlight w:val="yellow"/>
                  <w:rPrChange w:id="150" w:author="jose adrian martinez gonzalez" w:date="2021-07-08T10:27:00Z">
                    <w:rPr>
                      <w:rFonts w:ascii="Cambria Math" w:hAnsi="Cambria Math"/>
                      <w:highlight w:val="yellow"/>
                    </w:rPr>
                  </w:rPrChange>
                </w:rPr>
              </w:ins>
            </m:ctrlPr>
          </m:sub>
        </m:sSub>
        <m:d>
          <m:dPr>
            <m:begChr m:val="["/>
            <m:endChr m:val="]"/>
            <m:ctrlPr>
              <w:ins w:id="151" w:author="jose adrian martinez gonzalez" w:date="2021-07-08T10:27:00Z">
                <w:rPr>
                  <w:rFonts w:ascii="Cambria Math" w:hAnsi="Cambria Math"/>
                  <w:highlight w:val="yellow"/>
                  <w:rPrChange w:id="152" w:author="jose adrian martinez gonzalez" w:date="2021-07-08T10:27:00Z">
                    <w:rPr>
                      <w:rFonts w:ascii="Cambria Math" w:hAnsi="Cambria Math"/>
                      <w:highlight w:val="yellow"/>
                    </w:rPr>
                  </w:rPrChange>
                </w:rPr>
              </w:ins>
            </m:ctrlPr>
          </m:dPr>
          <m:e>
            <m:d>
              <m:dPr>
                <m:ctrlPr>
                  <w:ins w:id="153" w:author="jose adrian martinez gonzalez" w:date="2021-07-08T10:27:00Z">
                    <w:rPr>
                      <w:rFonts w:ascii="Cambria Math" w:hAnsi="Cambria Math"/>
                      <w:highlight w:val="yellow"/>
                      <w:rPrChange w:id="154" w:author="jose adrian martinez gonzalez" w:date="2021-07-08T10:27:00Z">
                        <w:rPr>
                          <w:rFonts w:ascii="Cambria Math" w:hAnsi="Cambria Math"/>
                          <w:highlight w:val="yellow"/>
                        </w:rPr>
                      </w:rPrChange>
                    </w:rPr>
                  </w:ins>
                </m:ctrlPr>
              </m:dPr>
              <m:e>
                <m:sSub>
                  <m:sSubPr>
                    <m:ctrlPr>
                      <w:ins w:id="155" w:author="jose adrian martinez gonzalez" w:date="2021-07-09T09:06:00Z">
                        <w:rPr>
                          <w:rFonts w:ascii="Cambria Math" w:hAnsi="Cambria Math"/>
                          <w:i/>
                          <w:highlight w:val="yellow"/>
                        </w:rPr>
                      </w:ins>
                    </m:ctrlPr>
                  </m:sSubPr>
                  <m:e>
                    <m:r>
                      <w:ins w:id="156" w:author="jose adrian martinez gonzalez" w:date="2021-07-09T09:06:00Z">
                        <w:rPr>
                          <w:rFonts w:ascii="Cambria Math" w:hAnsi="Cambria Math"/>
                          <w:highlight w:val="yellow"/>
                        </w:rPr>
                        <m:t>f</m:t>
                      </w:ins>
                    </m:r>
                  </m:e>
                  <m:sub>
                    <m:r>
                      <w:ins w:id="157" w:author="jose adrian martinez gonzalez" w:date="2021-07-09T09:12:00Z">
                        <m:rPr>
                          <m:sty m:val="p"/>
                        </m:rPr>
                        <w:rPr>
                          <w:rFonts w:ascii="Cambria Math" w:hAnsi="Cambria Math"/>
                          <w:highlight w:val="yellow"/>
                        </w:rPr>
                        <m:t>C</m:t>
                      </w:ins>
                    </m:r>
                    <m:r>
                      <w:ins w:id="158" w:author="jose adrian martinez gonzalez" w:date="2021-07-09T09:06:00Z">
                        <m:rPr>
                          <m:sty m:val="p"/>
                        </m:rPr>
                        <w:rPr>
                          <w:rFonts w:ascii="Cambria Math" w:hAnsi="Cambria Math"/>
                          <w:highlight w:val="yellow"/>
                          <w:rPrChange w:id="159" w:author="jose adrian martinez gonzalez" w:date="2021-07-09T09:06:00Z">
                            <w:rPr>
                              <w:rFonts w:ascii="Cambria Math" w:hAnsi="Cambria Math"/>
                            </w:rPr>
                          </w:rPrChange>
                        </w:rPr>
                        <m:t>hol</m:t>
                      </w:ins>
                    </m:r>
                  </m:sub>
                </m:sSub>
                <m:r>
                  <w:ins w:id="160" w:author="jose adrian martinez gonzalez" w:date="2021-07-08T10:27:00Z">
                    <w:rPr>
                      <w:rFonts w:ascii="Cambria Math" w:hAnsi="Cambria Math"/>
                      <w:highlight w:val="yellow"/>
                      <w:rPrChange w:id="161" w:author="jose adrian martinez gonzalez" w:date="2021-07-08T10:27:00Z">
                        <w:rPr>
                          <w:rFonts w:ascii="Cambria Math" w:hAnsi="Cambria Math"/>
                          <w:highlight w:val="yellow"/>
                        </w:rPr>
                      </w:rPrChange>
                    </w:rPr>
                    <m:t>-</m:t>
                  </w:ins>
                </m:r>
                <m:sSub>
                  <m:sSubPr>
                    <m:ctrlPr>
                      <w:ins w:id="162" w:author="jose adrian martinez gonzalez" w:date="2021-07-08T10:27:00Z">
                        <w:rPr>
                          <w:rFonts w:ascii="Cambria Math" w:hAnsi="Cambria Math"/>
                          <w:i/>
                          <w:color w:val="000000" w:themeColor="text1"/>
                          <w:highlight w:val="yellow"/>
                          <w:rPrChange w:id="163" w:author="jose adrian martinez gonzalez" w:date="2021-07-08T10:27:00Z">
                            <w:rPr>
                              <w:rFonts w:ascii="Cambria Math" w:hAnsi="Cambria Math"/>
                              <w:i/>
                              <w:color w:val="000000" w:themeColor="text1"/>
                              <w:highlight w:val="yellow"/>
                            </w:rPr>
                          </w:rPrChange>
                        </w:rPr>
                      </w:ins>
                    </m:ctrlPr>
                  </m:sSubPr>
                  <m:e>
                    <m:r>
                      <w:ins w:id="164" w:author="jose adrian martinez gonzalez" w:date="2021-07-08T10:27:00Z">
                        <w:rPr>
                          <w:rFonts w:ascii="Cambria Math" w:hAnsi="Cambria Math"/>
                          <w:color w:val="000000" w:themeColor="text1"/>
                          <w:highlight w:val="yellow"/>
                          <w:rPrChange w:id="165" w:author="jose adrian martinez gonzalez" w:date="2021-07-08T10:27:00Z">
                            <w:rPr>
                              <w:rFonts w:ascii="Cambria Math" w:hAnsi="Cambria Math"/>
                              <w:color w:val="000000" w:themeColor="text1"/>
                              <w:highlight w:val="yellow"/>
                            </w:rPr>
                          </w:rPrChange>
                        </w:rPr>
                        <m:t>f</m:t>
                      </w:ins>
                    </m:r>
                  </m:e>
                  <m:sub>
                    <m:r>
                      <w:ins w:id="166" w:author="jose adrian martinez gonzalez" w:date="2021-07-09T09:12:00Z">
                        <m:rPr>
                          <m:sty m:val="p"/>
                        </m:rPr>
                        <w:rPr>
                          <w:rFonts w:ascii="Cambria Math" w:hAnsi="Cambria Math"/>
                          <w:color w:val="000000" w:themeColor="text1"/>
                          <w:highlight w:val="yellow"/>
                        </w:rPr>
                        <m:t>I</m:t>
                      </w:ins>
                    </m:r>
                    <m:r>
                      <w:ins w:id="167" w:author="jose adrian martinez gonzalez" w:date="2021-07-08T10:27:00Z">
                        <m:rPr>
                          <m:sty m:val="p"/>
                        </m:rPr>
                        <w:rPr>
                          <w:rFonts w:ascii="Cambria Math" w:hAnsi="Cambria Math"/>
                          <w:color w:val="000000" w:themeColor="text1"/>
                          <w:highlight w:val="yellow"/>
                          <w:rPrChange w:id="168" w:author="jose adrian martinez gonzalez" w:date="2021-07-08T10:27:00Z">
                            <w:rPr>
                              <w:rFonts w:ascii="Cambria Math" w:hAnsi="Cambria Math"/>
                              <w:color w:val="000000" w:themeColor="text1"/>
                              <w:highlight w:val="yellow"/>
                            </w:rPr>
                          </w:rPrChange>
                        </w:rPr>
                        <m:t>so</m:t>
                      </w:ins>
                    </m:r>
                  </m:sub>
                </m:sSub>
              </m:e>
            </m:d>
            <m:r>
              <w:ins w:id="169" w:author="jose adrian martinez gonzalez" w:date="2021-07-08T10:27:00Z">
                <w:rPr>
                  <w:rFonts w:ascii="Cambria Math" w:hAnsi="Cambria Math"/>
                  <w:highlight w:val="yellow"/>
                  <w:rPrChange w:id="170" w:author="jose adrian martinez gonzalez" w:date="2021-07-08T10:27:00Z">
                    <w:rPr>
                      <w:rFonts w:ascii="Cambria Math" w:hAnsi="Cambria Math"/>
                      <w:highlight w:val="yellow"/>
                    </w:rPr>
                  </w:rPrChange>
                </w:rPr>
                <m:t>ϕ+</m:t>
              </w:ins>
            </m:r>
            <m:f>
              <m:fPr>
                <m:ctrlPr>
                  <w:ins w:id="171" w:author="jose adrian martinez gonzalez" w:date="2021-07-08T10:27:00Z">
                    <w:rPr>
                      <w:rFonts w:ascii="Cambria Math" w:hAnsi="Cambria Math"/>
                      <w:i/>
                      <w:highlight w:val="yellow"/>
                      <w:rPrChange w:id="172" w:author="jose adrian martinez gonzalez" w:date="2021-07-08T10:27:00Z">
                        <w:rPr>
                          <w:rFonts w:ascii="Cambria Math" w:hAnsi="Cambria Math"/>
                          <w:i/>
                        </w:rPr>
                      </w:rPrChange>
                    </w:rPr>
                  </w:ins>
                </m:ctrlPr>
              </m:fPr>
              <m:num>
                <m:r>
                  <w:ins w:id="173" w:author="jose adrian martinez gonzalez" w:date="2021-07-08T10:27:00Z">
                    <w:rPr>
                      <w:rFonts w:ascii="Cambria Math" w:hAnsi="Cambria Math"/>
                      <w:highlight w:val="yellow"/>
                      <w:rPrChange w:id="174" w:author="jose adrian martinez gonzalez" w:date="2021-07-08T10:27:00Z">
                        <w:rPr>
                          <w:rFonts w:ascii="Cambria Math" w:hAnsi="Cambria Math"/>
                        </w:rPr>
                      </w:rPrChange>
                    </w:rPr>
                    <m:t>4</m:t>
                  </w:ins>
                </m:r>
                <m:r>
                  <w:ins w:id="175" w:author="jose adrian martinez gonzalez" w:date="2021-07-08T10:34:00Z">
                    <w:rPr>
                      <w:rFonts w:ascii="Cambria Math" w:hAnsi="Cambria Math"/>
                      <w:highlight w:val="yellow"/>
                    </w:rPr>
                    <m:t>σ</m:t>
                  </w:ins>
                </m:r>
              </m:num>
              <m:den>
                <m:sSub>
                  <m:sSubPr>
                    <m:ctrlPr>
                      <w:ins w:id="176" w:author="jose adrian martinez gonzalez" w:date="2021-07-08T10:27:00Z">
                        <w:rPr>
                          <w:rFonts w:ascii="Cambria Math" w:hAnsi="Cambria Math"/>
                          <w:i/>
                          <w:highlight w:val="yellow"/>
                          <w:rPrChange w:id="177" w:author="jose adrian martinez gonzalez" w:date="2021-07-08T10:27:00Z">
                            <w:rPr>
                              <w:rFonts w:ascii="Cambria Math" w:hAnsi="Cambria Math"/>
                              <w:i/>
                            </w:rPr>
                          </w:rPrChange>
                        </w:rPr>
                      </w:ins>
                    </m:ctrlPr>
                  </m:sSubPr>
                  <m:e>
                    <m:r>
                      <w:ins w:id="178" w:author="jose adrian martinez gonzalez" w:date="2021-07-08T10:27:00Z">
                        <w:rPr>
                          <w:rFonts w:ascii="Cambria Math" w:hAnsi="Cambria Math"/>
                          <w:highlight w:val="yellow"/>
                          <w:rPrChange w:id="179" w:author="jose adrian martinez gonzalez" w:date="2021-07-08T10:27:00Z">
                            <w:rPr>
                              <w:rFonts w:ascii="Cambria Math" w:hAnsi="Cambria Math"/>
                            </w:rPr>
                          </w:rPrChange>
                        </w:rPr>
                        <m:t>a</m:t>
                      </w:ins>
                    </m:r>
                  </m:e>
                  <m:sub>
                    <m:r>
                      <w:ins w:id="180" w:author="jose adrian martinez gonzalez" w:date="2021-07-08T10:27:00Z">
                        <m:rPr>
                          <m:sty m:val="p"/>
                        </m:rPr>
                        <w:rPr>
                          <w:rFonts w:ascii="Cambria Math" w:hAnsi="Cambria Math"/>
                          <w:highlight w:val="yellow"/>
                          <w:rPrChange w:id="181" w:author="jose adrian martinez gonzalez" w:date="2021-07-08T10:27:00Z">
                            <w:rPr>
                              <w:rFonts w:ascii="Cambria Math" w:hAnsi="Cambria Math"/>
                            </w:rPr>
                          </w:rPrChange>
                        </w:rPr>
                        <m:t>BPI</m:t>
                      </w:ins>
                    </m:r>
                  </m:sub>
                </m:sSub>
              </m:den>
            </m:f>
            <m:sSup>
              <m:sSupPr>
                <m:ctrlPr>
                  <w:ins w:id="182" w:author="jose adrian martinez gonzalez" w:date="2021-07-08T10:27:00Z">
                    <w:rPr>
                      <w:rFonts w:ascii="Cambria Math" w:hAnsi="Cambria Math"/>
                      <w:i/>
                      <w:highlight w:val="yellow"/>
                      <w:rPrChange w:id="183" w:author="jose adrian martinez gonzalez" w:date="2021-07-08T10:27:00Z">
                        <w:rPr>
                          <w:rFonts w:ascii="Cambria Math" w:hAnsi="Cambria Math"/>
                          <w:i/>
                        </w:rPr>
                      </w:rPrChange>
                    </w:rPr>
                  </w:ins>
                </m:ctrlPr>
              </m:sSupPr>
              <m:e>
                <m:d>
                  <m:dPr>
                    <m:ctrlPr>
                      <w:ins w:id="184" w:author="jose adrian martinez gonzalez" w:date="2021-07-08T10:27:00Z">
                        <w:rPr>
                          <w:rFonts w:ascii="Cambria Math" w:hAnsi="Cambria Math"/>
                          <w:i/>
                          <w:highlight w:val="yellow"/>
                          <w:rPrChange w:id="185" w:author="jose adrian martinez gonzalez" w:date="2021-07-08T10:27:00Z">
                            <w:rPr>
                              <w:rFonts w:ascii="Cambria Math" w:hAnsi="Cambria Math"/>
                              <w:i/>
                            </w:rPr>
                          </w:rPrChange>
                        </w:rPr>
                      </w:ins>
                    </m:ctrlPr>
                  </m:dPr>
                  <m:e>
                    <m:rad>
                      <m:radPr>
                        <m:degHide m:val="1"/>
                        <m:ctrlPr>
                          <w:ins w:id="186" w:author="jose adrian martinez gonzalez" w:date="2021-07-08T10:27:00Z">
                            <w:rPr>
                              <w:rFonts w:ascii="Cambria Math" w:hAnsi="Cambria Math"/>
                              <w:i/>
                              <w:highlight w:val="yellow"/>
                              <w:rPrChange w:id="187" w:author="jose adrian martinez gonzalez" w:date="2021-07-08T10:27:00Z">
                                <w:rPr>
                                  <w:rFonts w:ascii="Cambria Math" w:hAnsi="Cambria Math"/>
                                  <w:i/>
                                </w:rPr>
                              </w:rPrChange>
                            </w:rPr>
                          </w:ins>
                        </m:ctrlPr>
                      </m:radPr>
                      <m:deg/>
                      <m:e>
                        <m:r>
                          <w:ins w:id="188" w:author="jose adrian martinez gonzalez" w:date="2021-07-08T10:27:00Z">
                            <w:rPr>
                              <w:rFonts w:ascii="Cambria Math" w:hAnsi="Cambria Math"/>
                              <w:highlight w:val="yellow"/>
                              <w:rPrChange w:id="189" w:author="jose adrian martinez gonzalez" w:date="2021-07-08T10:27:00Z">
                                <w:rPr>
                                  <w:rFonts w:ascii="Cambria Math" w:hAnsi="Cambria Math"/>
                                </w:rPr>
                              </w:rPrChange>
                            </w:rPr>
                            <m:t>3</m:t>
                          </w:ins>
                        </m:r>
                      </m:e>
                    </m:rad>
                    <m:r>
                      <w:ins w:id="190" w:author="jose adrian martinez gonzalez" w:date="2021-07-08T10:27:00Z">
                        <w:rPr>
                          <w:rFonts w:ascii="Cambria Math" w:hAnsi="Cambria Math"/>
                          <w:highlight w:val="yellow"/>
                          <w:rPrChange w:id="191" w:author="jose adrian martinez gonzalez" w:date="2021-07-08T10:27:00Z">
                            <w:rPr>
                              <w:rFonts w:ascii="Cambria Math" w:hAnsi="Cambria Math"/>
                            </w:rPr>
                          </w:rPrChange>
                        </w:rPr>
                        <m:t xml:space="preserve"> πϕ</m:t>
                      </w:ins>
                    </m:r>
                  </m:e>
                </m:d>
              </m:e>
              <m:sup>
                <m:f>
                  <m:fPr>
                    <m:ctrlPr>
                      <w:ins w:id="192" w:author="jose adrian martinez gonzalez" w:date="2021-07-08T10:27:00Z">
                        <w:rPr>
                          <w:rFonts w:ascii="Cambria Math" w:hAnsi="Cambria Math"/>
                          <w:i/>
                          <w:highlight w:val="yellow"/>
                          <w:rPrChange w:id="193" w:author="jose adrian martinez gonzalez" w:date="2021-07-08T10:27:00Z">
                            <w:rPr>
                              <w:rFonts w:ascii="Cambria Math" w:hAnsi="Cambria Math"/>
                              <w:i/>
                              <w:highlight w:val="yellow"/>
                            </w:rPr>
                          </w:rPrChange>
                        </w:rPr>
                      </w:ins>
                    </m:ctrlPr>
                  </m:fPr>
                  <m:num>
                    <m:r>
                      <w:ins w:id="194" w:author="jose adrian martinez gonzalez" w:date="2021-07-08T10:27:00Z">
                        <w:rPr>
                          <w:rFonts w:ascii="Cambria Math" w:hAnsi="Cambria Math"/>
                          <w:highlight w:val="yellow"/>
                          <w:rPrChange w:id="195" w:author="jose adrian martinez gonzalez" w:date="2021-07-08T10:27:00Z">
                            <w:rPr>
                              <w:rFonts w:ascii="Cambria Math" w:hAnsi="Cambria Math"/>
                            </w:rPr>
                          </w:rPrChange>
                        </w:rPr>
                        <m:t>1</m:t>
                      </w:ins>
                    </m:r>
                  </m:num>
                  <m:den>
                    <m:r>
                      <w:ins w:id="196" w:author="jose adrian martinez gonzalez" w:date="2021-07-08T10:27:00Z">
                        <w:rPr>
                          <w:rFonts w:ascii="Cambria Math" w:hAnsi="Cambria Math"/>
                          <w:highlight w:val="yellow"/>
                          <w:rPrChange w:id="197" w:author="jose adrian martinez gonzalez" w:date="2021-07-08T10:27:00Z">
                            <w:rPr>
                              <w:rFonts w:ascii="Cambria Math" w:hAnsi="Cambria Math"/>
                            </w:rPr>
                          </w:rPrChange>
                        </w:rPr>
                        <m:t>2</m:t>
                      </w:ins>
                    </m:r>
                  </m:den>
                </m:f>
              </m:sup>
            </m:sSup>
          </m:e>
        </m:d>
        <m:r>
          <w:ins w:id="198" w:author="jose adrian martinez gonzalez" w:date="2021-07-08T10:29:00Z">
            <w:rPr>
              <w:rFonts w:ascii="Cambria Math" w:hAnsi="Cambria Math"/>
              <w:highlight w:val="yellow"/>
            </w:rPr>
            <m:t>,</m:t>
          </w:ins>
        </m:r>
        <m:r>
          <w:ins w:id="199" w:author="jose adrian martinez gonzalez" w:date="2021-07-08T10:27:00Z">
            <w:rPr>
              <w:rFonts w:ascii="Cambria Math" w:hAnsi="Cambria Math"/>
              <w:highlight w:val="yellow"/>
            </w:rPr>
            <m:t xml:space="preserve"> </m:t>
          </w:ins>
        </m:r>
      </m:oMath>
      <w:ins w:id="200" w:author="jose adrian martinez gonzalez" w:date="2021-07-08T10:27:00Z">
        <w:r w:rsidRPr="008B421A">
          <w:rPr>
            <w:highlight w:val="yellow"/>
          </w:rPr>
          <w:t xml:space="preserve"> </w:t>
        </w:r>
      </w:ins>
      <w:ins w:id="201" w:author="jose adrian martinez gonzalez" w:date="2021-07-08T08:39:00Z">
        <w:r w:rsidR="004F5D72" w:rsidRPr="008B421A">
          <w:rPr>
            <w:highlight w:val="yellow"/>
          </w:rPr>
          <w:t>(7)</w:t>
        </w:r>
      </w:ins>
    </w:p>
    <w:p w14:paraId="79049486" w14:textId="6EDBA5F5" w:rsidR="009647CB" w:rsidRDefault="009A2B20" w:rsidP="009A2B20">
      <w:pPr>
        <w:pStyle w:val="TAMainText"/>
        <w:rPr>
          <w:ins w:id="202" w:author="jose adrian martinez gonzalez" w:date="2021-07-05T10:46:00Z"/>
        </w:rPr>
      </w:pPr>
      <w:ins w:id="203" w:author="jose adrian martinez gonzalez" w:date="2021-07-08T10:29:00Z">
        <w:r w:rsidRPr="008B421A">
          <w:rPr>
            <w:highlight w:val="yellow"/>
          </w:rPr>
          <w:t xml:space="preserve">with </w:t>
        </w:r>
      </w:ins>
      <m:oMath>
        <m:sSub>
          <m:sSubPr>
            <m:ctrlPr>
              <w:ins w:id="204" w:author="jose adrian martinez gonzalez" w:date="2021-07-08T10:29:00Z">
                <w:rPr>
                  <w:rFonts w:ascii="Cambria Math" w:hAnsi="Cambria Math"/>
                  <w:i/>
                  <w:color w:val="000000" w:themeColor="text1"/>
                  <w:highlight w:val="yellow"/>
                </w:rPr>
              </w:ins>
            </m:ctrlPr>
          </m:sSubPr>
          <m:e>
            <m:r>
              <w:ins w:id="205" w:author="jose adrian martinez gonzalez" w:date="2021-07-08T10:29:00Z">
                <w:rPr>
                  <w:rFonts w:ascii="Cambria Math" w:hAnsi="Cambria Math"/>
                  <w:color w:val="000000" w:themeColor="text1"/>
                  <w:highlight w:val="yellow"/>
                </w:rPr>
                <m:t>F</m:t>
              </w:ins>
            </m:r>
          </m:e>
          <m:sub>
            <m:r>
              <w:ins w:id="206" w:author="jose adrian martinez gonzalez" w:date="2021-07-08T10:29:00Z">
                <m:rPr>
                  <m:sty m:val="p"/>
                </m:rPr>
                <w:rPr>
                  <w:rFonts w:ascii="Cambria Math" w:hAnsi="Cambria Math"/>
                  <w:color w:val="000000" w:themeColor="text1"/>
                  <w:highlight w:val="yellow"/>
                </w:rPr>
                <m:t>BPI</m:t>
              </w:ins>
            </m:r>
          </m:sub>
        </m:sSub>
      </m:oMath>
      <w:ins w:id="207" w:author="jose adrian martinez gonzalez" w:date="2021-07-08T10:29:00Z">
        <w:r w:rsidRPr="008B421A">
          <w:rPr>
            <w:color w:val="000000" w:themeColor="text1"/>
            <w:highlight w:val="yellow"/>
          </w:rPr>
          <w:t xml:space="preserve"> and </w:t>
        </w:r>
      </w:ins>
      <m:oMath>
        <m:sSub>
          <m:sSubPr>
            <m:ctrlPr>
              <w:ins w:id="208" w:author="jose adrian martinez gonzalez" w:date="2021-07-08T10:29:00Z">
                <w:rPr>
                  <w:rFonts w:ascii="Cambria Math" w:hAnsi="Cambria Math"/>
                  <w:i/>
                  <w:color w:val="000000" w:themeColor="text1"/>
                  <w:highlight w:val="yellow"/>
                </w:rPr>
              </w:ins>
            </m:ctrlPr>
          </m:sSubPr>
          <m:e>
            <m:r>
              <w:ins w:id="209" w:author="jose adrian martinez gonzalez" w:date="2021-07-08T10:29:00Z">
                <w:rPr>
                  <w:rFonts w:ascii="Cambria Math" w:hAnsi="Cambria Math"/>
                  <w:color w:val="000000" w:themeColor="text1"/>
                  <w:highlight w:val="yellow"/>
                </w:rPr>
                <m:t>F</m:t>
              </w:ins>
            </m:r>
          </m:e>
          <m:sub>
            <m:r>
              <w:ins w:id="210" w:author="jose adrian martinez gonzalez" w:date="2021-07-08T10:29:00Z">
                <m:rPr>
                  <m:sty m:val="p"/>
                </m:rPr>
                <w:rPr>
                  <w:rFonts w:ascii="Cambria Math" w:hAnsi="Cambria Math"/>
                  <w:color w:val="000000" w:themeColor="text1"/>
                  <w:highlight w:val="yellow"/>
                </w:rPr>
                <m:t>Chol</m:t>
              </w:ins>
            </m:r>
          </m:sub>
        </m:sSub>
        <m:r>
          <w:ins w:id="211" w:author="jose adrian martinez gonzalez" w:date="2021-07-08T10:29:00Z">
            <w:rPr>
              <w:rFonts w:ascii="Cambria Math" w:hAnsi="Cambria Math"/>
              <w:color w:val="000000" w:themeColor="text1"/>
              <w:highlight w:val="yellow"/>
            </w:rPr>
            <m:t xml:space="preserve"> </m:t>
          </w:ins>
        </m:r>
      </m:oMath>
      <w:ins w:id="212" w:author="jose adrian martinez gonzalez" w:date="2021-07-08T10:29:00Z">
        <w:r w:rsidRPr="008B421A">
          <w:rPr>
            <w:color w:val="000000" w:themeColor="text1"/>
            <w:highlight w:val="yellow"/>
          </w:rPr>
          <w:t xml:space="preserve"> representing </w:t>
        </w:r>
        <w:r w:rsidRPr="008B421A">
          <w:rPr>
            <w:highlight w:val="yellow"/>
          </w:rPr>
          <w:t>the free energy of the pure BPI and cholesteric phases, where the integral in (</w:t>
        </w:r>
        <w:r w:rsidRPr="008B421A">
          <w:rPr>
            <w:highlight w:val="yellow"/>
          </w:rPr>
          <w:t>5</w:t>
        </w:r>
        <w:r w:rsidRPr="008B421A">
          <w:rPr>
            <w:highlight w:val="yellow"/>
          </w:rPr>
          <w:t>) is extended to the full volume by considering the monomer-rich disclination lines as locally isotropic regions</w:t>
        </w:r>
        <w:r w:rsidRPr="008B421A">
          <w:rPr>
            <w:highlight w:val="yellow"/>
          </w:rPr>
          <w:t xml:space="preserve">. </w:t>
        </w:r>
      </w:ins>
      <w:ins w:id="213" w:author="jose adrian martinez gonzalez" w:date="2021-07-08T10:36:00Z">
        <w:r w:rsidR="005E462E" w:rsidRPr="008B421A">
          <w:rPr>
            <w:highlight w:val="yellow"/>
          </w:rPr>
          <w:t xml:space="preserve">Since the isotropic phase has a larger free energy density than the cholesteric one (under the conditions of interest), </w:t>
        </w:r>
      </w:ins>
      <w:ins w:id="214" w:author="jose adrian martinez gonzalez" w:date="2021-07-09T09:35:00Z">
        <w:r w:rsidR="005A633E">
          <w:rPr>
            <w:highlight w:val="yellow"/>
          </w:rPr>
          <w:t xml:space="preserve">the </w:t>
        </w:r>
      </w:ins>
      <w:ins w:id="215" w:author="jose adrian martinez gonzalez" w:date="2021-07-08T10:36:00Z">
        <w:r w:rsidR="005E462E" w:rsidRPr="008B421A">
          <w:rPr>
            <w:highlight w:val="yellow"/>
          </w:rPr>
          <w:t xml:space="preserve">addition of monomer </w:t>
        </w:r>
      </w:ins>
      <w:ins w:id="216" w:author="jose adrian martinez gonzalez" w:date="2021-07-09T09:35:00Z">
        <w:r w:rsidR="005A633E">
          <w:rPr>
            <w:highlight w:val="yellow"/>
          </w:rPr>
          <w:t xml:space="preserve">can </w:t>
        </w:r>
      </w:ins>
      <w:ins w:id="217" w:author="jose adrian martinez gonzalez" w:date="2021-07-08T10:36:00Z">
        <w:r w:rsidR="005E462E" w:rsidRPr="008B421A">
          <w:rPr>
            <w:highlight w:val="yellow"/>
          </w:rPr>
          <w:t xml:space="preserve">stabilize BPI over the cholesteric phase. </w:t>
        </w:r>
      </w:ins>
      <w:ins w:id="218" w:author="jose adrian martinez gonzalez" w:date="2021-06-28T09:11:00Z">
        <w:r w:rsidR="00997ED1" w:rsidRPr="008B421A">
          <w:rPr>
            <w:highlight w:val="yellow"/>
          </w:rPr>
          <w:t>In drop</w:t>
        </w:r>
      </w:ins>
      <w:ins w:id="219" w:author="jose adrian martinez gonzalez" w:date="2021-06-28T09:14:00Z">
        <w:r w:rsidR="006F35D7" w:rsidRPr="008B421A">
          <w:rPr>
            <w:highlight w:val="yellow"/>
          </w:rPr>
          <w:t>l</w:t>
        </w:r>
      </w:ins>
      <w:ins w:id="220" w:author="jose adrian martinez gonzalez" w:date="2021-06-28T09:11:00Z">
        <w:r w:rsidR="00997ED1" w:rsidRPr="008B421A">
          <w:rPr>
            <w:highlight w:val="yellow"/>
          </w:rPr>
          <w:t>ets, confinement distorts the BP unit cells and such a distortion becomes stronger as the droplet si</w:t>
        </w:r>
      </w:ins>
      <w:ins w:id="221" w:author="jose adrian martinez gonzalez" w:date="2021-06-28T09:12:00Z">
        <w:r w:rsidR="00997ED1" w:rsidRPr="008B421A">
          <w:rPr>
            <w:highlight w:val="yellow"/>
          </w:rPr>
          <w:t xml:space="preserve">ze </w:t>
        </w:r>
      </w:ins>
      <w:ins w:id="222" w:author="jose adrian martinez gonzalez" w:date="2021-07-08T08:06:00Z">
        <w:r w:rsidR="00C17F94" w:rsidRPr="008B421A">
          <w:rPr>
            <w:highlight w:val="yellow"/>
          </w:rPr>
          <w:t>diminishes</w:t>
        </w:r>
      </w:ins>
      <w:ins w:id="223" w:author="jose adrian martinez gonzalez" w:date="2021-06-28T09:12:00Z">
        <w:r w:rsidR="00997ED1" w:rsidRPr="008B421A">
          <w:rPr>
            <w:highlight w:val="yellow"/>
          </w:rPr>
          <w:t xml:space="preserve">, under these conditions the disclination lines bend </w:t>
        </w:r>
      </w:ins>
      <w:ins w:id="224" w:author="jose adrian martinez gonzalez" w:date="2021-07-08T08:04:00Z">
        <w:r w:rsidR="005D1809" w:rsidRPr="008B421A">
          <w:rPr>
            <w:highlight w:val="yellow"/>
          </w:rPr>
          <w:t>close to</w:t>
        </w:r>
      </w:ins>
      <w:ins w:id="225" w:author="jose adrian martinez gonzalez" w:date="2021-06-28T09:12:00Z">
        <w:r w:rsidR="00997ED1" w:rsidRPr="008B421A">
          <w:rPr>
            <w:highlight w:val="yellow"/>
          </w:rPr>
          <w:t xml:space="preserve"> the </w:t>
        </w:r>
      </w:ins>
      <w:ins w:id="226" w:author="jose adrian martinez gonzalez" w:date="2021-06-28T09:14:00Z">
        <w:r w:rsidR="006F35D7" w:rsidRPr="008B421A">
          <w:rPr>
            <w:highlight w:val="yellow"/>
          </w:rPr>
          <w:t xml:space="preserve">droplet’s </w:t>
        </w:r>
      </w:ins>
      <w:ins w:id="227" w:author="jose adrian martinez gonzalez" w:date="2021-06-28T09:12:00Z">
        <w:r w:rsidR="00997ED1" w:rsidRPr="008B421A">
          <w:rPr>
            <w:highlight w:val="yellow"/>
          </w:rPr>
          <w:t>interface</w:t>
        </w:r>
      </w:ins>
      <w:ins w:id="228" w:author="jose adrian martinez gonzalez" w:date="2021-06-28T09:13:00Z">
        <w:r w:rsidR="00997ED1" w:rsidRPr="008B421A">
          <w:rPr>
            <w:highlight w:val="yellow"/>
          </w:rPr>
          <w:t xml:space="preserve"> which is accompanied by a</w:t>
        </w:r>
      </w:ins>
      <w:ins w:id="229" w:author="jose adrian martinez gonzalez" w:date="2021-07-09T09:05:00Z">
        <w:r w:rsidR="005566A6" w:rsidRPr="008B421A">
          <w:rPr>
            <w:highlight w:val="yellow"/>
          </w:rPr>
          <w:t>n expansion</w:t>
        </w:r>
      </w:ins>
      <w:ins w:id="230" w:author="jose adrian martinez gonzalez" w:date="2021-07-08T08:31:00Z">
        <w:r w:rsidR="002217E4" w:rsidRPr="008B421A">
          <w:rPr>
            <w:highlight w:val="yellow"/>
          </w:rPr>
          <w:t xml:space="preserve"> of the</w:t>
        </w:r>
      </w:ins>
      <w:ins w:id="231" w:author="jose adrian martinez gonzalez" w:date="2021-06-28T09:14:00Z">
        <w:r w:rsidR="00997ED1" w:rsidRPr="008B421A">
          <w:rPr>
            <w:highlight w:val="yellow"/>
          </w:rPr>
          <w:t xml:space="preserve"> BP unit cells</w:t>
        </w:r>
      </w:ins>
      <w:ins w:id="232" w:author="jose adrian martinez gonzalez" w:date="2021-06-28T09:27:00Z">
        <w:r w:rsidR="00AE0918" w:rsidRPr="008B421A">
          <w:rPr>
            <w:highlight w:val="yellow"/>
            <w:vertAlign w:val="superscript"/>
            <w:rPrChange w:id="233" w:author="jose adrian martinez gonzalez" w:date="2021-06-28T09:27:00Z">
              <w:rPr/>
            </w:rPrChange>
          </w:rPr>
          <w:t>7,30</w:t>
        </w:r>
      </w:ins>
      <w:ins w:id="234" w:author="jose adrian martinez gonzalez" w:date="2021-06-28T09:30:00Z">
        <w:r w:rsidR="00AE0918" w:rsidRPr="008B421A">
          <w:rPr>
            <w:highlight w:val="yellow"/>
            <w:vertAlign w:val="superscript"/>
          </w:rPr>
          <w:t>,32</w:t>
        </w:r>
      </w:ins>
      <w:ins w:id="235" w:author="jose adrian martinez gonzalez" w:date="2021-06-28T09:14:00Z">
        <w:r w:rsidR="00997ED1" w:rsidRPr="008B421A">
          <w:rPr>
            <w:highlight w:val="yellow"/>
          </w:rPr>
          <w:t xml:space="preserve">. </w:t>
        </w:r>
      </w:ins>
      <w:ins w:id="236" w:author="jose adrian martinez gonzalez" w:date="2021-06-28T09:12:00Z">
        <w:r w:rsidR="00997ED1" w:rsidRPr="008B421A">
          <w:rPr>
            <w:highlight w:val="yellow"/>
          </w:rPr>
          <w:t xml:space="preserve"> </w:t>
        </w:r>
      </w:ins>
      <w:ins w:id="237" w:author="jose adrian martinez gonzalez" w:date="2021-06-28T09:15:00Z">
        <w:r w:rsidR="006F35D7" w:rsidRPr="008B421A">
          <w:rPr>
            <w:highlight w:val="yellow"/>
          </w:rPr>
          <w:t>Hence, the disclination lines per unit cell are larger than those of an unconfined system</w:t>
        </w:r>
      </w:ins>
      <w:ins w:id="238" w:author="jose adrian martinez gonzalez" w:date="2021-07-08T08:33:00Z">
        <w:r w:rsidR="002217E4" w:rsidRPr="008B421A">
          <w:rPr>
            <w:highlight w:val="yellow"/>
          </w:rPr>
          <w:t xml:space="preserve">, </w:t>
        </w:r>
        <w:r w:rsidR="002217E4" w:rsidRPr="008B421A">
          <w:rPr>
            <w:highlight w:val="yellow"/>
          </w:rPr>
          <w:t xml:space="preserve">resulting in a </w:t>
        </w:r>
      </w:ins>
      <w:ins w:id="239" w:author="jose adrian martinez gonzalez" w:date="2021-07-08T08:54:00Z">
        <w:r w:rsidRPr="008B421A">
          <w:rPr>
            <w:highlight w:val="yellow"/>
          </w:rPr>
          <w:t>larger</w:t>
        </w:r>
      </w:ins>
      <w:ins w:id="240" w:author="jose adrian martinez gonzalez" w:date="2021-07-08T08:33:00Z">
        <w:r w:rsidR="002217E4" w:rsidRPr="008B421A">
          <w:rPr>
            <w:highlight w:val="yellow"/>
          </w:rPr>
          <w:t xml:space="preserve"> interface area per unit volume </w:t>
        </w:r>
      </w:ins>
      <m:oMath>
        <m:sSup>
          <m:sSupPr>
            <m:ctrlPr>
              <w:ins w:id="241" w:author="jose adrian martinez gonzalez" w:date="2021-07-08T08:33:00Z">
                <w:rPr>
                  <w:rFonts w:ascii="Cambria Math" w:hAnsi="Cambria Math"/>
                  <w:i/>
                  <w:highlight w:val="yellow"/>
                </w:rPr>
              </w:ins>
            </m:ctrlPr>
          </m:sSupPr>
          <m:e>
            <m:r>
              <w:ins w:id="242" w:author="jose adrian martinez gonzalez" w:date="2021-07-08T08:33:00Z">
                <w:rPr>
                  <w:rFonts w:ascii="Cambria Math" w:hAnsi="Cambria Math"/>
                  <w:highlight w:val="yellow"/>
                </w:rPr>
                <m:t>s</m:t>
              </w:ins>
            </m:r>
          </m:e>
          <m:sup>
            <m:r>
              <w:ins w:id="243" w:author="jose adrian martinez gonzalez" w:date="2021-07-08T08:33:00Z">
                <w:rPr>
                  <w:rFonts w:ascii="Cambria Math" w:hAnsi="Cambria Math"/>
                  <w:highlight w:val="yellow"/>
                </w:rPr>
                <m:t>*</m:t>
              </w:ins>
            </m:r>
          </m:sup>
        </m:sSup>
        <m:r>
          <w:ins w:id="244" w:author="jose adrian martinez gonzalez" w:date="2021-07-08T08:33:00Z">
            <w:rPr>
              <w:rFonts w:ascii="Cambria Math" w:hAnsi="Cambria Math"/>
              <w:highlight w:val="yellow"/>
            </w:rPr>
            <m:t>≈</m:t>
          </w:ins>
        </m:r>
        <m:f>
          <m:fPr>
            <m:ctrlPr>
              <w:ins w:id="245" w:author="jose adrian martinez gonzalez" w:date="2021-07-08T08:33:00Z">
                <w:rPr>
                  <w:rFonts w:ascii="Cambria Math" w:hAnsi="Cambria Math"/>
                  <w:i/>
                  <w:highlight w:val="yellow"/>
                </w:rPr>
              </w:ins>
            </m:ctrlPr>
          </m:fPr>
          <m:num>
            <m:r>
              <w:ins w:id="246" w:author="jose adrian martinez gonzalez" w:date="2021-07-08T08:33:00Z">
                <w:rPr>
                  <w:rFonts w:ascii="Cambria Math" w:hAnsi="Cambria Math"/>
                  <w:highlight w:val="yellow"/>
                </w:rPr>
                <m:t>4</m:t>
              </w:ins>
            </m:r>
          </m:num>
          <m:den>
            <m:sSubSup>
              <m:sSubSupPr>
                <m:ctrlPr>
                  <w:ins w:id="247" w:author="jose adrian martinez gonzalez" w:date="2021-07-08T08:33:00Z">
                    <w:rPr>
                      <w:rFonts w:ascii="Cambria Math" w:hAnsi="Cambria Math"/>
                      <w:i/>
                      <w:highlight w:val="yellow"/>
                    </w:rPr>
                  </w:ins>
                </m:ctrlPr>
              </m:sSubSupPr>
              <m:e>
                <m:r>
                  <w:ins w:id="248" w:author="jose adrian martinez gonzalez" w:date="2021-07-08T08:33:00Z">
                    <w:rPr>
                      <w:rFonts w:ascii="Cambria Math" w:hAnsi="Cambria Math"/>
                      <w:highlight w:val="yellow"/>
                    </w:rPr>
                    <m:t>a</m:t>
                  </w:ins>
                </m:r>
              </m:e>
              <m:sub>
                <m:r>
                  <w:ins w:id="249" w:author="jose adrian martinez gonzalez" w:date="2021-07-08T08:33:00Z">
                    <m:rPr>
                      <m:sty m:val="p"/>
                    </m:rPr>
                    <w:rPr>
                      <w:rFonts w:ascii="Cambria Math" w:hAnsi="Cambria Math"/>
                      <w:highlight w:val="yellow"/>
                    </w:rPr>
                    <m:t>BPI</m:t>
                  </w:ins>
                </m:r>
              </m:sub>
              <m:sup>
                <m:r>
                  <w:ins w:id="250" w:author="jose adrian martinez gonzalez" w:date="2021-07-08T08:33:00Z">
                    <w:rPr>
                      <w:rFonts w:ascii="Cambria Math" w:hAnsi="Cambria Math"/>
                      <w:highlight w:val="yellow"/>
                    </w:rPr>
                    <m:t>*</m:t>
                  </w:ins>
                </m:r>
              </m:sup>
            </m:sSubSup>
          </m:den>
        </m:f>
        <m:sSup>
          <m:sSupPr>
            <m:ctrlPr>
              <w:ins w:id="251" w:author="jose adrian martinez gonzalez" w:date="2021-07-08T08:33:00Z">
                <w:rPr>
                  <w:rFonts w:ascii="Cambria Math" w:hAnsi="Cambria Math"/>
                  <w:i/>
                  <w:highlight w:val="yellow"/>
                </w:rPr>
              </w:ins>
            </m:ctrlPr>
          </m:sSupPr>
          <m:e>
            <m:d>
              <m:dPr>
                <m:ctrlPr>
                  <w:ins w:id="252" w:author="jose adrian martinez gonzalez" w:date="2021-07-08T08:33:00Z">
                    <w:rPr>
                      <w:rFonts w:ascii="Cambria Math" w:hAnsi="Cambria Math"/>
                      <w:i/>
                      <w:highlight w:val="yellow"/>
                    </w:rPr>
                  </w:ins>
                </m:ctrlPr>
              </m:dPr>
              <m:e>
                <m:rad>
                  <m:radPr>
                    <m:degHide m:val="1"/>
                    <m:ctrlPr>
                      <w:ins w:id="253" w:author="jose adrian martinez gonzalez" w:date="2021-07-08T08:33:00Z">
                        <w:rPr>
                          <w:rFonts w:ascii="Cambria Math" w:hAnsi="Cambria Math"/>
                          <w:i/>
                          <w:highlight w:val="yellow"/>
                        </w:rPr>
                      </w:ins>
                    </m:ctrlPr>
                  </m:radPr>
                  <m:deg/>
                  <m:e>
                    <m:r>
                      <w:ins w:id="254" w:author="jose adrian martinez gonzalez" w:date="2021-07-08T08:33:00Z">
                        <w:rPr>
                          <w:rFonts w:ascii="Cambria Math" w:hAnsi="Cambria Math"/>
                          <w:highlight w:val="yellow"/>
                        </w:rPr>
                        <m:t>3</m:t>
                      </w:ins>
                    </m:r>
                  </m:e>
                </m:rad>
                <m:r>
                  <w:ins w:id="255" w:author="jose adrian martinez gonzalez" w:date="2021-07-08T08:33:00Z">
                    <w:rPr>
                      <w:rFonts w:ascii="Cambria Math" w:hAnsi="Cambria Math"/>
                      <w:highlight w:val="yellow"/>
                    </w:rPr>
                    <m:t xml:space="preserve"> πϕ</m:t>
                  </w:ins>
                </m:r>
              </m:e>
            </m:d>
          </m:e>
          <m:sup>
            <m:r>
              <w:ins w:id="256" w:author="jose adrian martinez gonzalez" w:date="2021-07-08T08:33:00Z">
                <w:rPr>
                  <w:rFonts w:ascii="Cambria Math" w:hAnsi="Cambria Math"/>
                  <w:highlight w:val="yellow"/>
                </w:rPr>
                <m:t>1/2</m:t>
              </w:ins>
            </m:r>
          </m:sup>
        </m:sSup>
      </m:oMath>
      <w:ins w:id="257" w:author="jose adrian martinez gonzalez" w:date="2021-07-08T08:33:00Z">
        <w:r w:rsidR="002217E4" w:rsidRPr="008B421A">
          <w:rPr>
            <w:highlight w:val="yellow"/>
          </w:rPr>
          <w:t xml:space="preserve">, with </w:t>
        </w:r>
      </w:ins>
      <m:oMath>
        <m:sSubSup>
          <m:sSubSupPr>
            <m:ctrlPr>
              <w:ins w:id="258" w:author="jose adrian martinez gonzalez" w:date="2021-07-08T08:33:00Z">
                <w:rPr>
                  <w:rFonts w:ascii="Cambria Math" w:hAnsi="Cambria Math"/>
                  <w:i/>
                  <w:highlight w:val="yellow"/>
                </w:rPr>
              </w:ins>
            </m:ctrlPr>
          </m:sSubSupPr>
          <m:e>
            <m:r>
              <w:ins w:id="259" w:author="jose adrian martinez gonzalez" w:date="2021-07-08T08:33:00Z">
                <w:rPr>
                  <w:rFonts w:ascii="Cambria Math" w:hAnsi="Cambria Math"/>
                  <w:highlight w:val="yellow"/>
                </w:rPr>
                <m:t>a</m:t>
              </w:ins>
            </m:r>
          </m:e>
          <m:sub>
            <m:r>
              <w:ins w:id="260" w:author="jose adrian martinez gonzalez" w:date="2021-07-08T08:33:00Z">
                <m:rPr>
                  <m:sty m:val="p"/>
                </m:rPr>
                <w:rPr>
                  <w:rFonts w:ascii="Cambria Math" w:hAnsi="Cambria Math"/>
                  <w:highlight w:val="yellow"/>
                </w:rPr>
                <m:t>BPI</m:t>
              </w:ins>
            </m:r>
          </m:sub>
          <m:sup>
            <m:r>
              <w:ins w:id="261" w:author="jose adrian martinez gonzalez" w:date="2021-07-08T08:33:00Z">
                <w:rPr>
                  <w:rFonts w:ascii="Cambria Math" w:hAnsi="Cambria Math"/>
                  <w:highlight w:val="yellow"/>
                </w:rPr>
                <m:t>*</m:t>
              </w:ins>
            </m:r>
          </m:sup>
        </m:sSubSup>
      </m:oMath>
      <w:ins w:id="262" w:author="jose adrian martinez gonzalez" w:date="2021-07-08T08:33:00Z">
        <w:r w:rsidR="002217E4" w:rsidRPr="008B421A">
          <w:rPr>
            <w:highlight w:val="yellow"/>
          </w:rPr>
          <w:t xml:space="preserve"> being the average lattice parameter of the distorted BPI, which depends on the droplet size. </w:t>
        </w:r>
      </w:ins>
      <w:ins w:id="263" w:author="jose adrian martinez gonzalez" w:date="2021-06-28T09:15:00Z">
        <w:r w:rsidR="006F35D7" w:rsidRPr="008B421A">
          <w:rPr>
            <w:highlight w:val="yellow"/>
          </w:rPr>
          <w:t xml:space="preserve"> </w:t>
        </w:r>
      </w:ins>
      <w:ins w:id="264" w:author="jose adrian martinez gonzalez" w:date="2021-07-08T08:46:00Z">
        <w:r w:rsidR="004F5D72" w:rsidRPr="008B421A">
          <w:rPr>
            <w:highlight w:val="yellow"/>
          </w:rPr>
          <w:t xml:space="preserve">Since </w:t>
        </w:r>
      </w:ins>
      <m:oMath>
        <m:sSubSup>
          <m:sSubSupPr>
            <m:ctrlPr>
              <w:ins w:id="265" w:author="jose adrian martinez gonzalez" w:date="2021-07-08T08:46:00Z">
                <w:rPr>
                  <w:rFonts w:ascii="Cambria Math" w:hAnsi="Cambria Math"/>
                  <w:i/>
                  <w:highlight w:val="yellow"/>
                </w:rPr>
              </w:ins>
            </m:ctrlPr>
          </m:sSubSupPr>
          <m:e>
            <m:r>
              <w:ins w:id="266" w:author="jose adrian martinez gonzalez" w:date="2021-07-08T08:46:00Z">
                <w:rPr>
                  <w:rFonts w:ascii="Cambria Math" w:hAnsi="Cambria Math"/>
                  <w:highlight w:val="yellow"/>
                </w:rPr>
                <m:t>a</m:t>
              </w:ins>
            </m:r>
          </m:e>
          <m:sub>
            <m:r>
              <w:ins w:id="267" w:author="jose adrian martinez gonzalez" w:date="2021-07-08T08:46:00Z">
                <m:rPr>
                  <m:sty m:val="p"/>
                </m:rPr>
                <w:rPr>
                  <w:rFonts w:ascii="Cambria Math" w:hAnsi="Cambria Math"/>
                  <w:highlight w:val="yellow"/>
                </w:rPr>
                <m:t>BPI</m:t>
              </w:ins>
            </m:r>
          </m:sub>
          <m:sup>
            <m:r>
              <w:ins w:id="268" w:author="jose adrian martinez gonzalez" w:date="2021-07-08T08:46:00Z">
                <w:rPr>
                  <w:rFonts w:ascii="Cambria Math" w:hAnsi="Cambria Math"/>
                  <w:highlight w:val="yellow"/>
                </w:rPr>
                <m:t>*</m:t>
              </w:ins>
            </m:r>
          </m:sup>
        </m:sSubSup>
        <m:r>
          <w:ins w:id="269" w:author="jose adrian martinez gonzalez" w:date="2021-07-09T09:04:00Z">
            <w:rPr>
              <w:rFonts w:ascii="Cambria Math" w:hAnsi="Cambria Math"/>
              <w:highlight w:val="yellow"/>
            </w:rPr>
            <m:t>&gt;</m:t>
          </w:ins>
        </m:r>
        <m:sSub>
          <m:sSubPr>
            <m:ctrlPr>
              <w:ins w:id="270" w:author="jose adrian martinez gonzalez" w:date="2021-07-08T08:46:00Z">
                <w:rPr>
                  <w:rFonts w:ascii="Cambria Math" w:hAnsi="Cambria Math"/>
                  <w:i/>
                  <w:highlight w:val="yellow"/>
                </w:rPr>
              </w:ins>
            </m:ctrlPr>
          </m:sSubPr>
          <m:e>
            <m:r>
              <w:ins w:id="271" w:author="jose adrian martinez gonzalez" w:date="2021-07-08T08:46:00Z">
                <w:rPr>
                  <w:rFonts w:ascii="Cambria Math" w:hAnsi="Cambria Math"/>
                  <w:highlight w:val="yellow"/>
                </w:rPr>
                <m:t>a</m:t>
              </w:ins>
            </m:r>
          </m:e>
          <m:sub>
            <m:r>
              <w:ins w:id="272" w:author="jose adrian martinez gonzalez" w:date="2021-07-08T08:46:00Z">
                <m:rPr>
                  <m:sty m:val="p"/>
                </m:rPr>
                <w:rPr>
                  <w:rFonts w:ascii="Cambria Math" w:hAnsi="Cambria Math"/>
                  <w:highlight w:val="yellow"/>
                </w:rPr>
                <m:t>BPI</m:t>
              </w:ins>
            </m:r>
          </m:sub>
        </m:sSub>
      </m:oMath>
      <w:ins w:id="273" w:author="jose adrian martinez gonzalez" w:date="2021-07-08T08:47:00Z">
        <w:r w:rsidR="004F5D72" w:rsidRPr="008B421A">
          <w:rPr>
            <w:highlight w:val="yellow"/>
          </w:rPr>
          <w:t>,</w:t>
        </w:r>
      </w:ins>
      <w:ins w:id="274" w:author="jose adrian martinez gonzalez" w:date="2021-07-08T10:30:00Z">
        <w:r w:rsidRPr="008B421A">
          <w:rPr>
            <w:highlight w:val="yellow"/>
          </w:rPr>
          <w:t xml:space="preserve"> </w:t>
        </w:r>
      </w:ins>
      <w:del w:id="275" w:author="jose adrian martinez gonzalez" w:date="2021-06-28T09:17:00Z">
        <w:r w:rsidR="00275C16" w:rsidRPr="008B421A" w:rsidDel="006F35D7">
          <w:rPr>
            <w:highlight w:val="yellow"/>
          </w:rPr>
          <w:delText>W</w:delText>
        </w:r>
      </w:del>
      <w:del w:id="276" w:author="jose adrian martinez gonzalez" w:date="2021-07-08T08:34:00Z">
        <w:r w:rsidR="00275C16" w:rsidRPr="008B421A" w:rsidDel="002217E4">
          <w:rPr>
            <w:highlight w:val="yellow"/>
          </w:rPr>
          <w:delText xml:space="preserve">e find </w:delText>
        </w:r>
      </w:del>
      <w:del w:id="277" w:author="jose adrian martinez gonzalez" w:date="2021-06-28T09:17:00Z">
        <w:r w:rsidR="00275C16" w:rsidRPr="008B421A" w:rsidDel="006F35D7">
          <w:rPr>
            <w:highlight w:val="yellow"/>
          </w:rPr>
          <w:delText xml:space="preserve">(see Supplementary Equation S1 and S2) </w:delText>
        </w:r>
      </w:del>
      <w:del w:id="278" w:author="jose adrian martinez gonzalez" w:date="2021-07-08T08:34:00Z">
        <w:r w:rsidR="00275C16" w:rsidRPr="008B421A" w:rsidDel="002217E4">
          <w:rPr>
            <w:highlight w:val="yellow"/>
          </w:rPr>
          <w:delText xml:space="preserve">that the contribution of each polymerized unit cell to the free energy for bulk (undistorted) BPI is given by </w:delText>
        </w:r>
      </w:del>
      <m:oMath>
        <m:sSubSup>
          <m:sSubSupPr>
            <m:ctrlPr>
              <w:del w:id="279" w:author="jose adrian martinez gonzalez" w:date="2021-07-08T08:34:00Z">
                <w:rPr>
                  <w:rFonts w:ascii="Cambria Math" w:hAnsi="Cambria Math"/>
                  <w:i/>
                  <w:highlight w:val="yellow"/>
                </w:rPr>
              </w:del>
            </m:ctrlPr>
          </m:sSubSupPr>
          <m:e>
            <m:r>
              <w:del w:id="280" w:author="jose adrian martinez gonzalez" w:date="2021-07-08T08:34:00Z">
                <w:rPr>
                  <w:rFonts w:ascii="Cambria Math" w:hAnsi="Cambria Math"/>
                  <w:highlight w:val="yellow"/>
                </w:rPr>
                <m:t>a</m:t>
              </w:del>
            </m:r>
          </m:e>
          <m:sub>
            <m:r>
              <w:del w:id="281" w:author="jose adrian martinez gonzalez" w:date="2021-07-08T08:34:00Z">
                <m:rPr>
                  <m:sty m:val="p"/>
                </m:rPr>
                <w:rPr>
                  <w:rFonts w:ascii="Cambria Math" w:hAnsi="Cambria Math"/>
                  <w:highlight w:val="yellow"/>
                </w:rPr>
                <m:t>BPI</m:t>
              </w:del>
            </m:r>
          </m:sub>
          <m:sup>
            <m:r>
              <w:del w:id="282" w:author="jose adrian martinez gonzalez" w:date="2021-07-08T08:34:00Z">
                <w:rPr>
                  <w:rFonts w:ascii="Cambria Math" w:hAnsi="Cambria Math"/>
                  <w:highlight w:val="yellow"/>
                </w:rPr>
                <m:t>3</m:t>
              </w:del>
            </m:r>
          </m:sup>
        </m:sSubSup>
        <m:r>
          <w:del w:id="283" w:author="jose adrian martinez gonzalez" w:date="2021-07-08T08:34:00Z">
            <w:rPr>
              <w:rFonts w:ascii="Cambria Math" w:hAnsi="Cambria Math"/>
              <w:highlight w:val="yellow"/>
            </w:rPr>
            <m:t>σs=</m:t>
          </w:del>
        </m:r>
        <m:sSubSup>
          <m:sSubSupPr>
            <m:ctrlPr>
              <w:del w:id="284" w:author="jose adrian martinez gonzalez" w:date="2021-07-08T08:34:00Z">
                <w:rPr>
                  <w:rFonts w:ascii="Cambria Math" w:hAnsi="Cambria Math"/>
                  <w:i/>
                  <w:highlight w:val="yellow"/>
                </w:rPr>
              </w:del>
            </m:ctrlPr>
          </m:sSubSupPr>
          <m:e>
            <m:r>
              <w:del w:id="285" w:author="jose adrian martinez gonzalez" w:date="2021-07-08T08:34:00Z">
                <w:rPr>
                  <w:rFonts w:ascii="Cambria Math" w:hAnsi="Cambria Math"/>
                  <w:highlight w:val="yellow"/>
                </w:rPr>
                <m:t>a</m:t>
              </w:del>
            </m:r>
          </m:e>
          <m:sub>
            <m:r>
              <w:del w:id="286" w:author="jose adrian martinez gonzalez" w:date="2021-07-08T08:34:00Z">
                <m:rPr>
                  <m:sty m:val="p"/>
                </m:rPr>
                <w:rPr>
                  <w:rFonts w:ascii="Cambria Math" w:hAnsi="Cambria Math"/>
                  <w:highlight w:val="yellow"/>
                </w:rPr>
                <m:t>BPI</m:t>
              </w:del>
            </m:r>
          </m:sub>
          <m:sup>
            <m:r>
              <w:del w:id="287" w:author="jose adrian martinez gonzalez" w:date="2021-07-08T08:34:00Z">
                <w:rPr>
                  <w:rFonts w:ascii="Cambria Math" w:hAnsi="Cambria Math"/>
                  <w:highlight w:val="yellow"/>
                </w:rPr>
                <m:t>2</m:t>
              </w:del>
            </m:r>
          </m:sup>
        </m:sSubSup>
        <m:r>
          <w:del w:id="288" w:author="jose adrian martinez gonzalez" w:date="2021-07-08T08:34:00Z">
            <w:rPr>
              <w:rFonts w:ascii="Cambria Math" w:hAnsi="Cambria Math"/>
              <w:highlight w:val="yellow"/>
            </w:rPr>
            <m:t>σ</m:t>
          </w:del>
        </m:r>
        <m:sSup>
          <m:sSupPr>
            <m:ctrlPr>
              <w:del w:id="289" w:author="jose adrian martinez gonzalez" w:date="2021-07-08T08:34:00Z">
                <w:rPr>
                  <w:rFonts w:ascii="Cambria Math" w:hAnsi="Cambria Math"/>
                  <w:i/>
                  <w:highlight w:val="yellow"/>
                </w:rPr>
              </w:del>
            </m:ctrlPr>
          </m:sSupPr>
          <m:e>
            <m:d>
              <m:dPr>
                <m:ctrlPr>
                  <w:del w:id="290" w:author="jose adrian martinez gonzalez" w:date="2021-07-08T08:34:00Z">
                    <w:rPr>
                      <w:rFonts w:ascii="Cambria Math" w:hAnsi="Cambria Math"/>
                      <w:i/>
                      <w:highlight w:val="yellow"/>
                    </w:rPr>
                  </w:del>
                </m:ctrlPr>
              </m:dPr>
              <m:e>
                <m:rad>
                  <m:radPr>
                    <m:degHide m:val="1"/>
                    <m:ctrlPr>
                      <w:del w:id="291" w:author="jose adrian martinez gonzalez" w:date="2021-07-08T08:34:00Z">
                        <w:rPr>
                          <w:rFonts w:ascii="Cambria Math" w:hAnsi="Cambria Math"/>
                          <w:i/>
                          <w:highlight w:val="yellow"/>
                        </w:rPr>
                      </w:del>
                    </m:ctrlPr>
                  </m:radPr>
                  <m:deg/>
                  <m:e>
                    <m:r>
                      <w:del w:id="292" w:author="jose adrian martinez gonzalez" w:date="2021-07-08T08:34:00Z">
                        <w:rPr>
                          <w:rFonts w:ascii="Cambria Math" w:hAnsi="Cambria Math"/>
                          <w:highlight w:val="yellow"/>
                        </w:rPr>
                        <m:t>3</m:t>
                      </w:del>
                    </m:r>
                  </m:e>
                </m:rad>
                <m:r>
                  <w:del w:id="293" w:author="jose adrian martinez gonzalez" w:date="2021-07-08T08:34:00Z">
                    <w:rPr>
                      <w:rFonts w:ascii="Cambria Math" w:hAnsi="Cambria Math"/>
                      <w:highlight w:val="yellow"/>
                    </w:rPr>
                    <m:t xml:space="preserve"> πϕ</m:t>
                  </w:del>
                </m:r>
              </m:e>
            </m:d>
          </m:e>
          <m:sup>
            <m:r>
              <w:del w:id="294" w:author="jose adrian martinez gonzalez" w:date="2021-07-08T08:34:00Z">
                <w:rPr>
                  <w:rFonts w:ascii="Cambria Math" w:hAnsi="Cambria Math"/>
                  <w:highlight w:val="yellow"/>
                </w:rPr>
                <m:t>1/2</m:t>
              </w:del>
            </m:r>
          </m:sup>
        </m:sSup>
      </m:oMath>
      <w:del w:id="295" w:author="jose adrian martinez gonzalez" w:date="2021-07-08T08:34:00Z">
        <w:r w:rsidR="00275C16" w:rsidRPr="008B421A" w:rsidDel="002217E4">
          <w:rPr>
            <w:highlight w:val="yellow"/>
          </w:rPr>
          <w:delText xml:space="preserve">, where </w:delText>
        </w:r>
      </w:del>
      <m:oMath>
        <m:sSub>
          <m:sSubPr>
            <m:ctrlPr>
              <w:del w:id="296" w:author="jose adrian martinez gonzalez" w:date="2021-07-08T08:34:00Z">
                <w:rPr>
                  <w:rFonts w:ascii="Cambria Math" w:hAnsi="Cambria Math"/>
                  <w:i/>
                  <w:highlight w:val="yellow"/>
                </w:rPr>
              </w:del>
            </m:ctrlPr>
          </m:sSubPr>
          <m:e>
            <m:r>
              <w:del w:id="297" w:author="jose adrian martinez gonzalez" w:date="2021-07-08T08:34:00Z">
                <w:rPr>
                  <w:rFonts w:ascii="Cambria Math" w:hAnsi="Cambria Math"/>
                  <w:highlight w:val="yellow"/>
                </w:rPr>
                <m:t>a</m:t>
              </w:del>
            </m:r>
          </m:e>
          <m:sub>
            <m:r>
              <w:del w:id="298" w:author="jose adrian martinez gonzalez" w:date="2021-07-08T08:34:00Z">
                <m:rPr>
                  <m:sty m:val="p"/>
                </m:rPr>
                <w:rPr>
                  <w:rFonts w:ascii="Cambria Math" w:hAnsi="Cambria Math"/>
                  <w:highlight w:val="yellow"/>
                </w:rPr>
                <m:t>BPI</m:t>
              </w:del>
            </m:r>
          </m:sub>
        </m:sSub>
      </m:oMath>
      <w:del w:id="299" w:author="jose adrian martinez gonzalez" w:date="2021-07-08T08:34:00Z">
        <w:r w:rsidR="00275C16" w:rsidRPr="008B421A" w:rsidDel="002217E4">
          <w:rPr>
            <w:highlight w:val="yellow"/>
          </w:rPr>
          <w:delText xml:space="preserve"> is the BPI lattice constant. While, for the confined (distorted) BPI we have </w:delText>
        </w:r>
      </w:del>
      <m:oMath>
        <m:sSubSup>
          <m:sSubSupPr>
            <m:ctrlPr>
              <w:del w:id="300" w:author="jose adrian martinez gonzalez" w:date="2021-07-08T08:34:00Z">
                <w:rPr>
                  <w:rFonts w:ascii="Cambria Math" w:hAnsi="Cambria Math"/>
                  <w:i/>
                  <w:highlight w:val="yellow"/>
                </w:rPr>
              </w:del>
            </m:ctrlPr>
          </m:sSubSupPr>
          <m:e>
            <m:r>
              <w:del w:id="301" w:author="jose adrian martinez gonzalez" w:date="2021-07-08T08:34:00Z">
                <w:rPr>
                  <w:rFonts w:ascii="Cambria Math" w:hAnsi="Cambria Math"/>
                  <w:highlight w:val="yellow"/>
                </w:rPr>
                <m:t>a</m:t>
              </w:del>
            </m:r>
          </m:e>
          <m:sub>
            <m:r>
              <w:del w:id="302" w:author="jose adrian martinez gonzalez" w:date="2021-07-08T08:34:00Z">
                <m:rPr>
                  <m:sty m:val="p"/>
                </m:rPr>
                <w:rPr>
                  <w:rFonts w:ascii="Cambria Math" w:hAnsi="Cambria Math"/>
                  <w:highlight w:val="yellow"/>
                </w:rPr>
                <m:t>BPI</m:t>
              </w:del>
            </m:r>
          </m:sub>
          <m:sup>
            <m:r>
              <w:del w:id="303" w:author="jose adrian martinez gonzalez" w:date="2021-07-08T08:34:00Z">
                <w:rPr>
                  <w:rFonts w:ascii="Cambria Math" w:hAnsi="Cambria Math"/>
                  <w:highlight w:val="yellow"/>
                </w:rPr>
                <m:t>*3</m:t>
              </w:del>
            </m:r>
          </m:sup>
        </m:sSubSup>
        <m:r>
          <w:del w:id="304" w:author="jose adrian martinez gonzalez" w:date="2021-07-08T08:34:00Z">
            <w:rPr>
              <w:rFonts w:ascii="Cambria Math" w:hAnsi="Cambria Math"/>
              <w:highlight w:val="yellow"/>
            </w:rPr>
            <m:t>σ</m:t>
          </w:del>
        </m:r>
        <m:sSup>
          <m:sSupPr>
            <m:ctrlPr>
              <w:del w:id="305" w:author="jose adrian martinez gonzalez" w:date="2021-07-08T08:34:00Z">
                <w:rPr>
                  <w:rFonts w:ascii="Cambria Math" w:hAnsi="Cambria Math"/>
                  <w:i/>
                  <w:highlight w:val="yellow"/>
                </w:rPr>
              </w:del>
            </m:ctrlPr>
          </m:sSupPr>
          <m:e>
            <m:r>
              <w:del w:id="306" w:author="jose adrian martinez gonzalez" w:date="2021-07-08T08:34:00Z">
                <w:rPr>
                  <w:rFonts w:ascii="Cambria Math" w:hAnsi="Cambria Math"/>
                  <w:highlight w:val="yellow"/>
                </w:rPr>
                <m:t>s</m:t>
              </w:del>
            </m:r>
          </m:e>
          <m:sup>
            <m:r>
              <w:del w:id="307" w:author="jose adrian martinez gonzalez" w:date="2021-07-08T08:34:00Z">
                <w:rPr>
                  <w:rFonts w:ascii="Cambria Math" w:hAnsi="Cambria Math"/>
                  <w:highlight w:val="yellow"/>
                </w:rPr>
                <m:t>*</m:t>
              </w:del>
            </m:r>
          </m:sup>
        </m:sSup>
        <m:r>
          <w:del w:id="308" w:author="jose adrian martinez gonzalez" w:date="2021-07-08T08:34:00Z">
            <w:rPr>
              <w:rFonts w:ascii="Cambria Math" w:hAnsi="Cambria Math"/>
              <w:highlight w:val="yellow"/>
            </w:rPr>
            <m:t>≈</m:t>
          </w:del>
        </m:r>
        <m:sSubSup>
          <m:sSubSupPr>
            <m:ctrlPr>
              <w:del w:id="309" w:author="jose adrian martinez gonzalez" w:date="2021-07-08T08:34:00Z">
                <w:rPr>
                  <w:rFonts w:ascii="Cambria Math" w:hAnsi="Cambria Math"/>
                  <w:i/>
                  <w:highlight w:val="yellow"/>
                </w:rPr>
              </w:del>
            </m:ctrlPr>
          </m:sSubSupPr>
          <m:e>
            <m:r>
              <w:del w:id="310" w:author="jose adrian martinez gonzalez" w:date="2021-07-08T08:34:00Z">
                <w:rPr>
                  <w:rFonts w:ascii="Cambria Math" w:hAnsi="Cambria Math"/>
                  <w:highlight w:val="yellow"/>
                </w:rPr>
                <m:t>a</m:t>
              </w:del>
            </m:r>
          </m:e>
          <m:sub>
            <m:r>
              <w:del w:id="311" w:author="jose adrian martinez gonzalez" w:date="2021-07-08T08:34:00Z">
                <m:rPr>
                  <m:sty m:val="p"/>
                </m:rPr>
                <w:rPr>
                  <w:rFonts w:ascii="Cambria Math" w:hAnsi="Cambria Math"/>
                  <w:highlight w:val="yellow"/>
                </w:rPr>
                <m:t>BPI</m:t>
              </w:del>
            </m:r>
          </m:sub>
          <m:sup>
            <m:r>
              <w:del w:id="312" w:author="jose adrian martinez gonzalez" w:date="2021-07-08T08:34:00Z">
                <w:rPr>
                  <w:rFonts w:ascii="Cambria Math" w:hAnsi="Cambria Math"/>
                  <w:highlight w:val="yellow"/>
                </w:rPr>
                <m:t>*2</m:t>
              </w:del>
            </m:r>
          </m:sup>
        </m:sSubSup>
        <m:r>
          <w:del w:id="313" w:author="jose adrian martinez gonzalez" w:date="2021-07-08T08:34:00Z">
            <w:rPr>
              <w:rFonts w:ascii="Cambria Math" w:hAnsi="Cambria Math"/>
              <w:highlight w:val="yellow"/>
            </w:rPr>
            <m:t>σ</m:t>
          </w:del>
        </m:r>
        <m:sSup>
          <m:sSupPr>
            <m:ctrlPr>
              <w:del w:id="314" w:author="jose adrian martinez gonzalez" w:date="2021-07-08T08:34:00Z">
                <w:rPr>
                  <w:rFonts w:ascii="Cambria Math" w:hAnsi="Cambria Math"/>
                  <w:i/>
                  <w:highlight w:val="yellow"/>
                </w:rPr>
              </w:del>
            </m:ctrlPr>
          </m:sSupPr>
          <m:e>
            <m:d>
              <m:dPr>
                <m:ctrlPr>
                  <w:del w:id="315" w:author="jose adrian martinez gonzalez" w:date="2021-07-08T08:34:00Z">
                    <w:rPr>
                      <w:rFonts w:ascii="Cambria Math" w:hAnsi="Cambria Math"/>
                      <w:i/>
                      <w:highlight w:val="yellow"/>
                    </w:rPr>
                  </w:del>
                </m:ctrlPr>
              </m:dPr>
              <m:e>
                <m:rad>
                  <m:radPr>
                    <m:degHide m:val="1"/>
                    <m:ctrlPr>
                      <w:del w:id="316" w:author="jose adrian martinez gonzalez" w:date="2021-07-08T08:34:00Z">
                        <w:rPr>
                          <w:rFonts w:ascii="Cambria Math" w:hAnsi="Cambria Math"/>
                          <w:i/>
                          <w:highlight w:val="yellow"/>
                        </w:rPr>
                      </w:del>
                    </m:ctrlPr>
                  </m:radPr>
                  <m:deg/>
                  <m:e>
                    <m:r>
                      <w:del w:id="317" w:author="jose adrian martinez gonzalez" w:date="2021-07-08T08:34:00Z">
                        <w:rPr>
                          <w:rFonts w:ascii="Cambria Math" w:hAnsi="Cambria Math"/>
                          <w:highlight w:val="yellow"/>
                        </w:rPr>
                        <m:t>3</m:t>
                      </w:del>
                    </m:r>
                  </m:e>
                </m:rad>
                <m:r>
                  <w:del w:id="318" w:author="jose adrian martinez gonzalez" w:date="2021-07-08T08:34:00Z">
                    <w:rPr>
                      <w:rFonts w:ascii="Cambria Math" w:hAnsi="Cambria Math"/>
                      <w:highlight w:val="yellow"/>
                    </w:rPr>
                    <m:t xml:space="preserve"> πϕ</m:t>
                  </w:del>
                </m:r>
              </m:e>
            </m:d>
          </m:e>
          <m:sup>
            <m:f>
              <m:fPr>
                <m:ctrlPr>
                  <w:del w:id="319" w:author="jose adrian martinez gonzalez" w:date="2021-07-08T08:34:00Z">
                    <w:rPr>
                      <w:rFonts w:ascii="Cambria Math" w:hAnsi="Cambria Math"/>
                      <w:i/>
                      <w:highlight w:val="yellow"/>
                    </w:rPr>
                  </w:del>
                </m:ctrlPr>
              </m:fPr>
              <m:num>
                <m:r>
                  <w:del w:id="320" w:author="jose adrian martinez gonzalez" w:date="2021-07-08T08:34:00Z">
                    <w:rPr>
                      <w:rFonts w:ascii="Cambria Math" w:hAnsi="Cambria Math"/>
                      <w:highlight w:val="yellow"/>
                    </w:rPr>
                    <m:t>1</m:t>
                  </w:del>
                </m:r>
              </m:num>
              <m:den>
                <m:r>
                  <w:del w:id="321" w:author="jose adrian martinez gonzalez" w:date="2021-07-08T08:34:00Z">
                    <w:rPr>
                      <w:rFonts w:ascii="Cambria Math" w:hAnsi="Cambria Math"/>
                      <w:highlight w:val="yellow"/>
                    </w:rPr>
                    <m:t>2</m:t>
                  </w:del>
                </m:r>
              </m:den>
            </m:f>
          </m:sup>
        </m:sSup>
        <m:r>
          <w:del w:id="322" w:author="jose adrian martinez gonzalez" w:date="2021-07-02T09:26:00Z">
            <m:rPr>
              <m:sty m:val="p"/>
            </m:rPr>
            <w:rPr>
              <w:rFonts w:ascii="Cambria Math" w:hAnsi="Cambria Math"/>
              <w:highlight w:val="yellow"/>
              <w:rPrChange w:id="323" w:author="jose adrian martinez gonzalez" w:date="2021-07-02T09:26:00Z">
                <w:rPr>
                  <w:rFonts w:ascii="Cambria Math" w:hAnsi="Cambria Math"/>
                  <w:highlight w:val="yellow"/>
                </w:rPr>
              </w:rPrChange>
            </w:rPr>
            <m:t xml:space="preserve">, where </m:t>
          </w:del>
        </m:r>
        <m:sSubSup>
          <m:sSubSupPr>
            <m:ctrlPr>
              <w:del w:id="324" w:author="jose adrian martinez gonzalez" w:date="2021-07-02T09:26:00Z">
                <w:rPr>
                  <w:rFonts w:ascii="Cambria Math" w:hAnsi="Cambria Math"/>
                  <w:i/>
                  <w:highlight w:val="yellow"/>
                  <w:rPrChange w:id="325" w:author="jose adrian martinez gonzalez" w:date="2021-07-02T09:26:00Z">
                    <w:rPr>
                      <w:rFonts w:ascii="Cambria Math" w:hAnsi="Cambria Math"/>
                      <w:i/>
                    </w:rPr>
                  </w:rPrChange>
                </w:rPr>
              </w:del>
            </m:ctrlPr>
          </m:sSubSupPr>
          <m:e>
            <m:r>
              <w:del w:id="326" w:author="jose adrian martinez gonzalez" w:date="2021-07-02T09:26:00Z">
                <w:rPr>
                  <w:rFonts w:ascii="Cambria Math" w:hAnsi="Cambria Math"/>
                  <w:highlight w:val="yellow"/>
                  <w:rPrChange w:id="327" w:author="jose adrian martinez gonzalez" w:date="2021-07-02T09:26:00Z">
                    <w:rPr>
                      <w:rFonts w:ascii="Cambria Math" w:hAnsi="Cambria Math"/>
                      <w:highlight w:val="yellow"/>
                    </w:rPr>
                  </w:rPrChange>
                </w:rPr>
                <m:t>a</m:t>
              </w:del>
            </m:r>
          </m:e>
          <m:sub>
            <m:r>
              <w:del w:id="328" w:author="jose adrian martinez gonzalez" w:date="2021-07-02T09:26:00Z">
                <m:rPr>
                  <m:sty m:val="p"/>
                </m:rPr>
                <w:rPr>
                  <w:rFonts w:ascii="Cambria Math" w:hAnsi="Cambria Math"/>
                  <w:highlight w:val="yellow"/>
                  <w:rPrChange w:id="329" w:author="jose adrian martinez gonzalez" w:date="2021-07-02T09:26:00Z">
                    <w:rPr>
                      <w:rFonts w:ascii="Cambria Math" w:hAnsi="Cambria Math"/>
                      <w:highlight w:val="yellow"/>
                    </w:rPr>
                  </w:rPrChange>
                </w:rPr>
                <m:t>BPI</m:t>
              </w:del>
            </m:r>
          </m:sub>
          <m:sup>
            <m:r>
              <w:del w:id="330" w:author="jose adrian martinez gonzalez" w:date="2021-07-02T09:26:00Z">
                <w:rPr>
                  <w:rFonts w:ascii="Cambria Math" w:hAnsi="Cambria Math"/>
                  <w:highlight w:val="yellow"/>
                  <w:rPrChange w:id="331" w:author="jose adrian martinez gonzalez" w:date="2021-07-02T09:26:00Z">
                    <w:rPr>
                      <w:rFonts w:ascii="Cambria Math" w:hAnsi="Cambria Math"/>
                      <w:highlight w:val="yellow"/>
                    </w:rPr>
                  </w:rPrChange>
                </w:rPr>
                <m:t>*</m:t>
              </w:del>
            </m:r>
          </m:sup>
        </m:sSubSup>
        <m:r>
          <w:del w:id="332" w:author="jose adrian martinez gonzalez" w:date="2021-07-02T09:26:00Z">
            <m:rPr>
              <m:sty m:val="p"/>
            </m:rPr>
            <w:rPr>
              <w:rFonts w:ascii="Cambria Math" w:hAnsi="Cambria Math"/>
              <w:highlight w:val="yellow"/>
              <w:rPrChange w:id="333" w:author="jose adrian martinez gonzalez" w:date="2021-07-02T09:26:00Z">
                <w:rPr>
                  <w:rFonts w:ascii="Cambria Math" w:hAnsi="Cambria Math"/>
                  <w:highlight w:val="yellow"/>
                </w:rPr>
              </w:rPrChange>
            </w:rPr>
            <m:t xml:space="preserve"> is the average lattice parameter. </m:t>
          </w:del>
        </m:r>
      </m:oMath>
      <w:del w:id="334" w:author="jose adrian martinez gonzalez" w:date="2021-07-02T09:26:00Z">
        <w:r w:rsidR="00275C16" w:rsidRPr="008B421A" w:rsidDel="00DF4932">
          <w:rPr>
            <w:highlight w:val="yellow"/>
          </w:rPr>
          <w:delText>S</w:delText>
        </w:r>
      </w:del>
      <w:del w:id="335" w:author="jose adrian martinez gonzalez" w:date="2021-07-08T08:34:00Z">
        <w:r w:rsidR="00275C16" w:rsidRPr="008B421A" w:rsidDel="002217E4">
          <w:rPr>
            <w:highlight w:val="yellow"/>
          </w:rPr>
          <w:delText xml:space="preserve">ince  </w:delText>
        </w:r>
      </w:del>
      <m:oMath>
        <m:sSub>
          <m:sSubPr>
            <m:ctrlPr>
              <w:del w:id="336" w:author="jose adrian martinez gonzalez" w:date="2021-07-08T08:34:00Z">
                <w:rPr>
                  <w:rFonts w:ascii="Cambria Math" w:hAnsi="Cambria Math"/>
                  <w:i/>
                  <w:highlight w:val="yellow"/>
                </w:rPr>
              </w:del>
            </m:ctrlPr>
          </m:sSubPr>
          <m:e>
            <m:r>
              <w:del w:id="337" w:author="jose adrian martinez gonzalez" w:date="2021-07-08T08:34:00Z">
                <w:rPr>
                  <w:rFonts w:ascii="Cambria Math" w:hAnsi="Cambria Math"/>
                  <w:highlight w:val="yellow"/>
                </w:rPr>
                <m:t>a</m:t>
              </w:del>
            </m:r>
          </m:e>
          <m:sub>
            <m:r>
              <w:del w:id="338" w:author="jose adrian martinez gonzalez" w:date="2021-07-08T08:34:00Z">
                <m:rPr>
                  <m:sty m:val="p"/>
                </m:rPr>
                <w:rPr>
                  <w:rFonts w:ascii="Cambria Math" w:hAnsi="Cambria Math"/>
                  <w:highlight w:val="yellow"/>
                </w:rPr>
                <m:t>BPI</m:t>
              </w:del>
            </m:r>
          </m:sub>
        </m:sSub>
        <m:r>
          <w:del w:id="339" w:author="jose adrian martinez gonzalez" w:date="2021-07-08T08:24:00Z">
            <w:rPr>
              <w:rFonts w:ascii="Cambria Math" w:hAnsi="Cambria Math"/>
              <w:highlight w:val="yellow"/>
            </w:rPr>
            <m:t>&lt;</m:t>
          </w:del>
        </m:r>
        <m:sSubSup>
          <m:sSubSupPr>
            <m:ctrlPr>
              <w:del w:id="340" w:author="jose adrian martinez gonzalez" w:date="2021-07-08T08:34:00Z">
                <w:rPr>
                  <w:rFonts w:ascii="Cambria Math" w:hAnsi="Cambria Math"/>
                  <w:i/>
                  <w:highlight w:val="yellow"/>
                </w:rPr>
              </w:del>
            </m:ctrlPr>
          </m:sSubSupPr>
          <m:e>
            <m:r>
              <w:del w:id="341" w:author="jose adrian martinez gonzalez" w:date="2021-07-08T08:34:00Z">
                <w:rPr>
                  <w:rFonts w:ascii="Cambria Math" w:hAnsi="Cambria Math"/>
                  <w:highlight w:val="yellow"/>
                </w:rPr>
                <m:t>a</m:t>
              </w:del>
            </m:r>
          </m:e>
          <m:sub>
            <m:r>
              <w:del w:id="342" w:author="jose adrian martinez gonzalez" w:date="2021-07-08T08:34:00Z">
                <m:rPr>
                  <m:sty m:val="p"/>
                </m:rPr>
                <w:rPr>
                  <w:rFonts w:ascii="Cambria Math" w:hAnsi="Cambria Math"/>
                  <w:highlight w:val="yellow"/>
                </w:rPr>
                <m:t>BPI</m:t>
              </w:del>
            </m:r>
          </m:sub>
          <m:sup>
            <m:r>
              <w:del w:id="343" w:author="jose adrian martinez gonzalez" w:date="2021-07-08T08:34:00Z">
                <w:rPr>
                  <w:rFonts w:ascii="Cambria Math" w:hAnsi="Cambria Math"/>
                  <w:highlight w:val="yellow"/>
                </w:rPr>
                <m:t>*</m:t>
              </w:del>
            </m:r>
          </m:sup>
        </m:sSubSup>
      </m:oMath>
      <w:del w:id="344" w:author="jose adrian martinez gonzalez" w:date="2021-07-08T08:34:00Z">
        <w:r w:rsidR="00275C16" w:rsidRPr="008B421A" w:rsidDel="002217E4">
          <w:rPr>
            <w:highlight w:val="yellow"/>
          </w:rPr>
          <w:delText xml:space="preserve"> , f</w:delText>
        </w:r>
      </w:del>
      <w:del w:id="345" w:author="jose adrian martinez gonzalez" w:date="2021-07-08T08:47:00Z">
        <w:r w:rsidR="00275C16" w:rsidRPr="008B421A" w:rsidDel="004F5D72">
          <w:rPr>
            <w:highlight w:val="yellow"/>
          </w:rPr>
          <w:delText>r</w:delText>
        </w:r>
      </w:del>
      <w:ins w:id="346" w:author="jose adrian martinez gonzalez" w:date="2021-07-08T08:47:00Z">
        <w:r w:rsidR="004F5D72" w:rsidRPr="008B421A">
          <w:rPr>
            <w:highlight w:val="yellow"/>
          </w:rPr>
          <w:t>fr</w:t>
        </w:r>
      </w:ins>
      <w:r w:rsidR="00275C16" w:rsidRPr="008B421A">
        <w:rPr>
          <w:highlight w:val="yellow"/>
        </w:rPr>
        <w:t>om</w:t>
      </w:r>
      <w:r w:rsidR="00275C16" w:rsidRPr="00581DAE">
        <w:t xml:space="preserve"> </w:t>
      </w:r>
      <w:r w:rsidR="00275C16">
        <w:t>Equation</w:t>
      </w:r>
      <w:r w:rsidR="00275C16" w:rsidRPr="00581DAE">
        <w:t xml:space="preserve"> </w:t>
      </w:r>
      <w:ins w:id="347" w:author="jose adrian martinez gonzalez" w:date="2021-07-08T08:39:00Z">
        <w:r w:rsidR="004F5D72">
          <w:t>7</w:t>
        </w:r>
      </w:ins>
      <w:del w:id="348" w:author="jose adrian martinez gonzalez" w:date="2021-07-08T08:39:00Z">
        <w:r w:rsidR="00087632" w:rsidDel="004F5D72">
          <w:delText>5</w:delText>
        </w:r>
      </w:del>
      <w:r w:rsidR="00275C16" w:rsidRPr="00581DAE">
        <w:t xml:space="preserve"> we can expect a larger range for BPI stability under confinement. Moreover, </w:t>
      </w:r>
      <m:oMath>
        <m:sSubSup>
          <m:sSubSupPr>
            <m:ctrlPr>
              <w:del w:id="349" w:author="jose adrian martinez gonzalez" w:date="2021-07-08T08:34:00Z">
                <w:rPr>
                  <w:rFonts w:ascii="Cambria Math" w:hAnsi="Cambria Math"/>
                  <w:i/>
                </w:rPr>
              </w:del>
            </m:ctrlPr>
          </m:sSubSupPr>
          <m:e>
            <m:r>
              <w:del w:id="350" w:author="jose adrian martinez gonzalez" w:date="2021-07-08T08:34:00Z">
                <w:rPr>
                  <w:rFonts w:ascii="Cambria Math" w:hAnsi="Cambria Math"/>
                </w:rPr>
                <m:t>a</m:t>
              </w:del>
            </m:r>
          </m:e>
          <m:sub>
            <m:r>
              <w:del w:id="351" w:author="jose adrian martinez gonzalez" w:date="2021-07-08T08:34:00Z">
                <m:rPr>
                  <m:sty m:val="p"/>
                </m:rPr>
                <w:rPr>
                  <w:rFonts w:ascii="Cambria Math" w:hAnsi="Cambria Math"/>
                </w:rPr>
                <m:t>BPI</m:t>
              </w:del>
            </m:r>
          </m:sub>
          <m:sup>
            <m:r>
              <w:del w:id="352" w:author="jose adrian martinez gonzalez" w:date="2021-07-08T08:34:00Z">
                <w:rPr>
                  <w:rFonts w:ascii="Cambria Math" w:hAnsi="Cambria Math"/>
                </w:rPr>
                <m:t>*</m:t>
              </w:del>
            </m:r>
          </m:sup>
        </m:sSubSup>
      </m:oMath>
      <w:del w:id="353" w:author="jose adrian martinez gonzalez" w:date="2021-07-08T08:34:00Z">
        <w:r w:rsidR="00275C16" w:rsidRPr="00581DAE" w:rsidDel="002217E4">
          <w:delText xml:space="preserve"> depends on the droplet size</w:delText>
        </w:r>
        <w:r w:rsidR="00044177" w:rsidDel="002217E4">
          <w:delText xml:space="preserve">: </w:delText>
        </w:r>
      </w:del>
      <w:r w:rsidR="00275C16" w:rsidRPr="00581DAE">
        <w:t xml:space="preserve">for 1.5 </w:t>
      </w:r>
      <m:oMath>
        <m:r>
          <w:rPr>
            <w:rFonts w:ascii="Cambria Math" w:hAnsi="Cambria Math"/>
          </w:rPr>
          <m:t>μ</m:t>
        </m:r>
      </m:oMath>
      <w:r w:rsidR="00275C16" w:rsidRPr="00581DAE">
        <w:t>m diameter droplets, a lattice expansion of ~6% has been reported, and th</w:t>
      </w:r>
      <w:r w:rsidR="00044177">
        <w:t>e lattice expansion</w:t>
      </w:r>
      <w:r w:rsidR="00275C16" w:rsidRPr="00581DAE">
        <w:t xml:space="preserve"> amount reduces with increasing droplet size</w:t>
      </w:r>
      <w:r w:rsidR="00275C16"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275C16" w:rsidRPr="00581DAE">
        <w:rPr>
          <w:vertAlign w:val="superscript"/>
        </w:rPr>
        <w:fldChar w:fldCharType="separate"/>
      </w:r>
      <w:r w:rsidR="0079701C" w:rsidRPr="0079701C">
        <w:rPr>
          <w:noProof/>
          <w:vertAlign w:val="superscript"/>
        </w:rPr>
        <w:t>30</w:t>
      </w:r>
      <w:r w:rsidR="00275C16" w:rsidRPr="00581DAE">
        <w:fldChar w:fldCharType="end"/>
      </w:r>
      <w:r w:rsidR="00044177">
        <w:t>.</w:t>
      </w:r>
      <w:r w:rsidR="00275C16" w:rsidRPr="00581DAE">
        <w:t xml:space="preserve"> </w:t>
      </w:r>
      <w:r w:rsidR="00044177">
        <w:t>T</w:t>
      </w:r>
      <w:r w:rsidR="00275C16" w:rsidRPr="00581DAE">
        <w:t xml:space="preserve">herefore, the Chol-BPI transition temperature in droplets appears to be size-dependent, which is in </w:t>
      </w:r>
      <w:r w:rsidR="00567AEF" w:rsidRPr="00567AEF">
        <w:rPr>
          <w:highlight w:val="yellow"/>
        </w:rPr>
        <w:t>quantitative</w:t>
      </w:r>
      <w:r w:rsidR="00275C16" w:rsidRPr="00581DAE">
        <w:t xml:space="preserve"> agreement with our experimental results. </w:t>
      </w:r>
    </w:p>
    <w:p w14:paraId="3015B2B7" w14:textId="77777777" w:rsidR="009647CB" w:rsidRDefault="009647CB" w:rsidP="009647CB">
      <w:pPr>
        <w:pStyle w:val="TAMainText"/>
        <w:rPr>
          <w:ins w:id="354" w:author="jose adrian martinez gonzalez" w:date="2021-07-05T10:46:00Z"/>
        </w:rPr>
      </w:pPr>
    </w:p>
    <w:p w14:paraId="3E2B1CE6" w14:textId="05376742" w:rsidR="009647CB" w:rsidRPr="006B5D46" w:rsidRDefault="00DB0285" w:rsidP="009647CB">
      <w:pPr>
        <w:pStyle w:val="TAMainText"/>
        <w:rPr>
          <w:ins w:id="355" w:author="jose adrian martinez gonzalez" w:date="2021-07-05T10:47:00Z"/>
          <w:highlight w:val="yellow"/>
          <w:rPrChange w:id="356" w:author="jose adrian martinez gonzalez" w:date="2021-07-09T09:36:00Z">
            <w:rPr>
              <w:ins w:id="357" w:author="jose adrian martinez gonzalez" w:date="2021-07-05T10:47:00Z"/>
            </w:rPr>
          </w:rPrChange>
        </w:rPr>
      </w:pPr>
      <w:ins w:id="358" w:author="jose adrian martinez gonzalez" w:date="2021-06-29T10:23:00Z">
        <w:r w:rsidRPr="006B5D46">
          <w:rPr>
            <w:highlight w:val="yellow"/>
            <w:rPrChange w:id="359" w:author="jose adrian martinez gonzalez" w:date="2021-07-09T09:36:00Z">
              <w:rPr/>
            </w:rPrChange>
          </w:rPr>
          <w:t xml:space="preserve">We have </w:t>
        </w:r>
      </w:ins>
      <w:ins w:id="360" w:author="jose adrian martinez gonzalez" w:date="2021-06-29T10:24:00Z">
        <w:r w:rsidRPr="006B5D46">
          <w:rPr>
            <w:highlight w:val="yellow"/>
            <w:rPrChange w:id="361" w:author="jose adrian martinez gonzalez" w:date="2021-07-09T09:36:00Z">
              <w:rPr/>
            </w:rPrChange>
          </w:rPr>
          <w:t>discussed how monomer aggrega</w:t>
        </w:r>
      </w:ins>
      <w:ins w:id="362" w:author="jose adrian martinez gonzalez" w:date="2021-07-08T08:00:00Z">
        <w:r w:rsidR="005D1809" w:rsidRPr="006B5D46">
          <w:rPr>
            <w:highlight w:val="yellow"/>
            <w:rPrChange w:id="363" w:author="jose adrian martinez gonzalez" w:date="2021-07-09T09:36:00Z">
              <w:rPr/>
            </w:rPrChange>
          </w:rPr>
          <w:t>tion</w:t>
        </w:r>
      </w:ins>
      <w:ins w:id="364" w:author="jose adrian martinez gonzalez" w:date="2021-06-29T10:24:00Z">
        <w:r w:rsidRPr="006B5D46">
          <w:rPr>
            <w:highlight w:val="yellow"/>
            <w:rPrChange w:id="365" w:author="jose adrian martinez gonzalez" w:date="2021-07-09T09:36:00Z">
              <w:rPr/>
            </w:rPrChange>
          </w:rPr>
          <w:t xml:space="preserve"> at the disclination lines</w:t>
        </w:r>
      </w:ins>
      <w:ins w:id="366" w:author="jose adrian martinez gonzalez" w:date="2021-06-29T10:25:00Z">
        <w:r w:rsidRPr="006B5D46">
          <w:rPr>
            <w:highlight w:val="yellow"/>
            <w:rPrChange w:id="367" w:author="jose adrian martinez gonzalez" w:date="2021-07-09T09:36:00Z">
              <w:rPr/>
            </w:rPrChange>
          </w:rPr>
          <w:t xml:space="preserve"> which </w:t>
        </w:r>
      </w:ins>
      <w:ins w:id="368" w:author="jose adrian martinez gonzalez" w:date="2021-07-08T08:00:00Z">
        <w:r w:rsidR="005D1809" w:rsidRPr="006B5D46">
          <w:rPr>
            <w:highlight w:val="yellow"/>
            <w:rPrChange w:id="369" w:author="jose adrian martinez gonzalez" w:date="2021-07-09T09:36:00Z">
              <w:rPr/>
            </w:rPrChange>
          </w:rPr>
          <w:t>changes</w:t>
        </w:r>
      </w:ins>
      <w:ins w:id="370" w:author="jose adrian martinez gonzalez" w:date="2021-06-29T10:25:00Z">
        <w:r w:rsidRPr="006B5D46">
          <w:rPr>
            <w:highlight w:val="yellow"/>
            <w:rPrChange w:id="371" w:author="jose adrian martinez gonzalez" w:date="2021-07-09T09:36:00Z">
              <w:rPr/>
            </w:rPrChange>
          </w:rPr>
          <w:t xml:space="preserve"> the Chol-BPI transition temperature. </w:t>
        </w:r>
      </w:ins>
      <w:ins w:id="372" w:author="jose adrian martinez gonzalez" w:date="2021-06-29T10:26:00Z">
        <w:r w:rsidRPr="006B5D46">
          <w:rPr>
            <w:highlight w:val="yellow"/>
            <w:rPrChange w:id="373" w:author="jose adrian martinez gonzalez" w:date="2021-07-09T09:36:00Z">
              <w:rPr/>
            </w:rPrChange>
          </w:rPr>
          <w:t>But</w:t>
        </w:r>
      </w:ins>
      <w:ins w:id="374" w:author="jose adrian martinez gonzalez" w:date="2021-06-29T10:25:00Z">
        <w:r w:rsidRPr="006B5D46">
          <w:rPr>
            <w:highlight w:val="yellow"/>
            <w:rPrChange w:id="375" w:author="jose adrian martinez gonzalez" w:date="2021-07-09T09:36:00Z">
              <w:rPr/>
            </w:rPrChange>
          </w:rPr>
          <w:t xml:space="preserve"> how a polymerized network can</w:t>
        </w:r>
      </w:ins>
      <w:ins w:id="376" w:author="jose adrian martinez gonzalez" w:date="2021-06-29T10:39:00Z">
        <w:r w:rsidR="00354FB5" w:rsidRPr="006B5D46">
          <w:rPr>
            <w:highlight w:val="yellow"/>
            <w:rPrChange w:id="377" w:author="jose adrian martinez gonzalez" w:date="2021-07-09T09:36:00Z">
              <w:rPr/>
            </w:rPrChange>
          </w:rPr>
          <w:t xml:space="preserve"> </w:t>
        </w:r>
      </w:ins>
      <w:ins w:id="378" w:author="jose adrian martinez gonzalez" w:date="2021-06-29T10:40:00Z">
        <w:r w:rsidR="00354FB5" w:rsidRPr="006B5D46">
          <w:rPr>
            <w:highlight w:val="yellow"/>
            <w:rPrChange w:id="379" w:author="jose adrian martinez gonzalez" w:date="2021-07-09T09:36:00Z">
              <w:rPr/>
            </w:rPrChange>
          </w:rPr>
          <w:t>experiment a</w:t>
        </w:r>
      </w:ins>
      <w:ins w:id="380" w:author="jose adrian martinez gonzalez" w:date="2021-06-29T10:25:00Z">
        <w:r w:rsidRPr="006B5D46">
          <w:rPr>
            <w:highlight w:val="yellow"/>
            <w:rPrChange w:id="381" w:author="jose adrian martinez gonzalez" w:date="2021-07-09T09:36:00Z">
              <w:rPr/>
            </w:rPrChange>
          </w:rPr>
          <w:t xml:space="preserve"> </w:t>
        </w:r>
      </w:ins>
      <w:ins w:id="382" w:author="jose adrian martinez gonzalez" w:date="2021-06-29T10:27:00Z">
        <w:r w:rsidRPr="006B5D46">
          <w:rPr>
            <w:highlight w:val="yellow"/>
            <w:rPrChange w:id="383" w:author="jose adrian martinez gonzalez" w:date="2021-07-09T09:36:00Z">
              <w:rPr/>
            </w:rPrChange>
          </w:rPr>
          <w:t xml:space="preserve">reversible </w:t>
        </w:r>
      </w:ins>
      <w:ins w:id="384" w:author="jose adrian martinez gonzalez" w:date="2021-06-29T10:26:00Z">
        <w:r w:rsidRPr="006B5D46">
          <w:rPr>
            <w:highlight w:val="yellow"/>
            <w:rPrChange w:id="385" w:author="jose adrian martinez gonzalez" w:date="2021-07-09T09:36:00Z">
              <w:rPr/>
            </w:rPrChange>
          </w:rPr>
          <w:t xml:space="preserve">change into another network with different topology? </w:t>
        </w:r>
      </w:ins>
      <w:ins w:id="386" w:author="jose adrian martinez gonzalez" w:date="2021-06-29T10:27:00Z">
        <w:r w:rsidRPr="006B5D46">
          <w:rPr>
            <w:highlight w:val="yellow"/>
            <w:rPrChange w:id="387" w:author="jose adrian martinez gonzalez" w:date="2021-07-09T09:36:00Z">
              <w:rPr/>
            </w:rPrChange>
          </w:rPr>
          <w:t xml:space="preserve">To answer </w:t>
        </w:r>
      </w:ins>
      <w:ins w:id="388" w:author="jose adrian martinez gonzalez" w:date="2021-06-29T10:28:00Z">
        <w:r w:rsidR="001E5766" w:rsidRPr="006B5D46">
          <w:rPr>
            <w:highlight w:val="yellow"/>
            <w:rPrChange w:id="389" w:author="jose adrian martinez gonzalez" w:date="2021-07-09T09:36:00Z">
              <w:rPr/>
            </w:rPrChange>
          </w:rPr>
          <w:t>this,</w:t>
        </w:r>
      </w:ins>
      <w:ins w:id="390" w:author="jose adrian martinez gonzalez" w:date="2021-06-29T10:27:00Z">
        <w:r w:rsidRPr="006B5D46">
          <w:rPr>
            <w:highlight w:val="yellow"/>
            <w:rPrChange w:id="391" w:author="jose adrian martinez gonzalez" w:date="2021-07-09T09:36:00Z">
              <w:rPr/>
            </w:rPrChange>
          </w:rPr>
          <w:t xml:space="preserve"> we turn to the martensitic nature of the </w:t>
        </w:r>
      </w:ins>
      <w:ins w:id="392" w:author="jose adrian martinez gonzalez" w:date="2021-06-29T10:35:00Z">
        <w:r w:rsidR="001E5766" w:rsidRPr="006B5D46">
          <w:rPr>
            <w:highlight w:val="yellow"/>
            <w:rPrChange w:id="393" w:author="jose adrian martinez gonzalez" w:date="2021-07-09T09:36:00Z">
              <w:rPr/>
            </w:rPrChange>
          </w:rPr>
          <w:t>blue-phase</w:t>
        </w:r>
      </w:ins>
      <w:ins w:id="394" w:author="jose adrian martinez gonzalez" w:date="2021-06-29T10:27:00Z">
        <w:r w:rsidRPr="006B5D46">
          <w:rPr>
            <w:highlight w:val="yellow"/>
            <w:rPrChange w:id="395" w:author="jose adrian martinez gonzalez" w:date="2021-07-09T09:36:00Z">
              <w:rPr/>
            </w:rPrChange>
          </w:rPr>
          <w:t xml:space="preserve"> </w:t>
        </w:r>
      </w:ins>
      <w:ins w:id="396" w:author="jose adrian martinez gonzalez" w:date="2021-06-29T10:28:00Z">
        <w:r w:rsidRPr="006B5D46">
          <w:rPr>
            <w:highlight w:val="yellow"/>
            <w:rPrChange w:id="397" w:author="jose adrian martinez gonzalez" w:date="2021-07-09T09:36:00Z">
              <w:rPr/>
            </w:rPrChange>
          </w:rPr>
          <w:t>crystal</w:t>
        </w:r>
      </w:ins>
      <w:ins w:id="398" w:author="jose adrian martinez gonzalez" w:date="2021-06-29T10:27:00Z">
        <w:r w:rsidRPr="006B5D46">
          <w:rPr>
            <w:highlight w:val="yellow"/>
            <w:rPrChange w:id="399" w:author="jose adrian martinez gonzalez" w:date="2021-07-09T09:36:00Z">
              <w:rPr/>
            </w:rPrChange>
          </w:rPr>
          <w:t xml:space="preserve"> transformation</w:t>
        </w:r>
      </w:ins>
      <w:ins w:id="400" w:author="jose adrian martinez gonzalez" w:date="2021-06-29T10:28:00Z">
        <w:r w:rsidR="001E5766" w:rsidRPr="006B5D46">
          <w:rPr>
            <w:highlight w:val="yellow"/>
            <w:rPrChange w:id="401" w:author="jose adrian martinez gonzalez" w:date="2021-07-09T09:36:00Z">
              <w:rPr/>
            </w:rPrChange>
          </w:rPr>
          <w:t xml:space="preserve">. </w:t>
        </w:r>
        <w:proofErr w:type="gramStart"/>
        <w:r w:rsidR="001E5766" w:rsidRPr="006B5D46">
          <w:rPr>
            <w:highlight w:val="yellow"/>
            <w:rPrChange w:id="402" w:author="jose adrian martinez gonzalez" w:date="2021-07-09T09:36:00Z">
              <w:rPr/>
            </w:rPrChange>
          </w:rPr>
          <w:t>In the course of</w:t>
        </w:r>
        <w:proofErr w:type="gramEnd"/>
        <w:r w:rsidR="001E5766" w:rsidRPr="006B5D46">
          <w:rPr>
            <w:highlight w:val="yellow"/>
            <w:rPrChange w:id="403" w:author="jose adrian martinez gonzalez" w:date="2021-07-09T09:36:00Z">
              <w:rPr/>
            </w:rPrChange>
          </w:rPr>
          <w:t xml:space="preserve"> the </w:t>
        </w:r>
      </w:ins>
      <w:ins w:id="404" w:author="jose adrian martinez gonzalez" w:date="2021-06-29T10:29:00Z">
        <w:r w:rsidR="001E5766" w:rsidRPr="006B5D46">
          <w:rPr>
            <w:highlight w:val="yellow"/>
            <w:rPrChange w:id="405" w:author="jose adrian martinez gonzalez" w:date="2021-07-09T09:36:00Z">
              <w:rPr/>
            </w:rPrChange>
          </w:rPr>
          <w:t xml:space="preserve">soft </w:t>
        </w:r>
      </w:ins>
      <w:ins w:id="406" w:author="jose adrian martinez gonzalez" w:date="2021-06-29T10:31:00Z">
        <w:r w:rsidR="001E5766" w:rsidRPr="006B5D46">
          <w:rPr>
            <w:highlight w:val="yellow"/>
            <w:rPrChange w:id="407" w:author="jose adrian martinez gonzalez" w:date="2021-07-09T09:36:00Z">
              <w:rPr/>
            </w:rPrChange>
          </w:rPr>
          <w:t xml:space="preserve">BPI-BPII </w:t>
        </w:r>
      </w:ins>
      <w:ins w:id="408" w:author="jose adrian martinez gonzalez" w:date="2021-06-29T10:28:00Z">
        <w:r w:rsidR="001E5766" w:rsidRPr="006B5D46">
          <w:rPr>
            <w:highlight w:val="yellow"/>
            <w:rPrChange w:id="409" w:author="jose adrian martinez gonzalez" w:date="2021-07-09T09:36:00Z">
              <w:rPr/>
            </w:rPrChange>
          </w:rPr>
          <w:t>martensitic transformation</w:t>
        </w:r>
      </w:ins>
      <w:ins w:id="410" w:author="jose adrian martinez gonzalez" w:date="2021-06-29T10:29:00Z">
        <w:r w:rsidR="001E5766" w:rsidRPr="006B5D46">
          <w:rPr>
            <w:highlight w:val="yellow"/>
            <w:rPrChange w:id="411" w:author="jose adrian martinez gonzalez" w:date="2021-07-09T09:36:00Z">
              <w:rPr/>
            </w:rPrChange>
          </w:rPr>
          <w:t xml:space="preserve">, the </w:t>
        </w:r>
      </w:ins>
      <w:ins w:id="412" w:author="jose adrian martinez gonzalez" w:date="2021-06-29T10:30:00Z">
        <w:r w:rsidR="001E5766" w:rsidRPr="006B5D46">
          <w:rPr>
            <w:highlight w:val="yellow"/>
            <w:rPrChange w:id="413" w:author="jose adrian martinez gonzalez" w:date="2021-07-09T09:36:00Z">
              <w:rPr/>
            </w:rPrChange>
          </w:rPr>
          <w:t xml:space="preserve">double twisted cylinders (DTCs), which are the building units of the BP crystals, </w:t>
        </w:r>
      </w:ins>
      <w:ins w:id="414" w:author="jose adrian martinez gonzalez" w:date="2021-06-29T10:31:00Z">
        <w:r w:rsidR="001E5766" w:rsidRPr="006B5D46">
          <w:rPr>
            <w:highlight w:val="yellow"/>
            <w:rPrChange w:id="415" w:author="jose adrian martinez gonzalez" w:date="2021-07-09T09:36:00Z">
              <w:rPr/>
            </w:rPrChange>
          </w:rPr>
          <w:t xml:space="preserve">exhibit a </w:t>
        </w:r>
        <w:proofErr w:type="spellStart"/>
        <w:r w:rsidR="001E5766" w:rsidRPr="006B5D46">
          <w:rPr>
            <w:highlight w:val="yellow"/>
            <w:rPrChange w:id="416" w:author="jose adrian martinez gonzalez" w:date="2021-07-09T09:36:00Z">
              <w:rPr/>
            </w:rPrChange>
          </w:rPr>
          <w:t>dif</w:t>
        </w:r>
      </w:ins>
      <w:ins w:id="417" w:author="jose adrian martinez gonzalez" w:date="2021-07-08T07:59:00Z">
        <w:r w:rsidR="005D1809" w:rsidRPr="006B5D46">
          <w:rPr>
            <w:highlight w:val="yellow"/>
            <w:rPrChange w:id="418" w:author="jose adrian martinez gonzalez" w:date="2021-07-09T09:36:00Z">
              <w:rPr/>
            </w:rPrChange>
          </w:rPr>
          <w:t>f</w:t>
        </w:r>
      </w:ins>
      <w:ins w:id="419" w:author="jose adrian martinez gonzalez" w:date="2021-06-29T10:31:00Z">
        <w:r w:rsidR="001E5766" w:rsidRPr="006B5D46">
          <w:rPr>
            <w:highlight w:val="yellow"/>
            <w:rPrChange w:id="420" w:author="jose adrian martinez gonzalez" w:date="2021-07-09T09:36:00Z">
              <w:rPr/>
            </w:rPrChange>
          </w:rPr>
          <w:t>usionless</w:t>
        </w:r>
        <w:proofErr w:type="spellEnd"/>
        <w:r w:rsidR="001E5766" w:rsidRPr="006B5D46">
          <w:rPr>
            <w:highlight w:val="yellow"/>
            <w:rPrChange w:id="421" w:author="jose adrian martinez gonzalez" w:date="2021-07-09T09:36:00Z">
              <w:rPr/>
            </w:rPrChange>
          </w:rPr>
          <w:t xml:space="preserve"> behavior</w:t>
        </w:r>
      </w:ins>
      <w:ins w:id="422" w:author="jose adrian martinez gonzalez" w:date="2021-06-29T10:41:00Z">
        <w:r w:rsidR="00354FB5" w:rsidRPr="006B5D46">
          <w:rPr>
            <w:highlight w:val="yellow"/>
            <w:rPrChange w:id="423" w:author="jose adrian martinez gonzalez" w:date="2021-07-09T09:36:00Z">
              <w:rPr/>
            </w:rPrChange>
          </w:rPr>
          <w:t>.</w:t>
        </w:r>
      </w:ins>
      <w:ins w:id="424" w:author="jose adrian martinez gonzalez" w:date="2021-06-29T10:32:00Z">
        <w:r w:rsidR="001E5766" w:rsidRPr="006B5D46">
          <w:rPr>
            <w:highlight w:val="yellow"/>
            <w:rPrChange w:id="425" w:author="jose adrian martinez gonzalez" w:date="2021-07-09T09:36:00Z">
              <w:rPr/>
            </w:rPrChange>
          </w:rPr>
          <w:t xml:space="preserve"> </w:t>
        </w:r>
      </w:ins>
      <w:ins w:id="426" w:author="jose adrian martinez gonzalez" w:date="2021-06-29T10:41:00Z">
        <w:r w:rsidR="00354FB5" w:rsidRPr="006B5D46">
          <w:rPr>
            <w:highlight w:val="yellow"/>
            <w:rPrChange w:id="427" w:author="jose adrian martinez gonzalez" w:date="2021-07-09T09:36:00Z">
              <w:rPr/>
            </w:rPrChange>
          </w:rPr>
          <w:t xml:space="preserve"> Large scale simulations hav</w:t>
        </w:r>
      </w:ins>
      <w:ins w:id="428" w:author="jose adrian martinez gonzalez" w:date="2021-06-29T10:42:00Z">
        <w:r w:rsidR="00354FB5" w:rsidRPr="006B5D46">
          <w:rPr>
            <w:highlight w:val="yellow"/>
            <w:rPrChange w:id="429" w:author="jose adrian martinez gonzalez" w:date="2021-07-09T09:36:00Z">
              <w:rPr/>
            </w:rPrChange>
          </w:rPr>
          <w:t>e been implemented to show how the</w:t>
        </w:r>
      </w:ins>
      <w:ins w:id="430" w:author="jose adrian martinez gonzalez" w:date="2021-06-29T10:32:00Z">
        <w:r w:rsidR="001E5766" w:rsidRPr="006B5D46">
          <w:rPr>
            <w:highlight w:val="yellow"/>
            <w:rPrChange w:id="431" w:author="jose adrian martinez gonzalez" w:date="2021-07-09T09:36:00Z">
              <w:rPr/>
            </w:rPrChange>
          </w:rPr>
          <w:t xml:space="preserve"> straight disclination lines of the BPI bend and connect at specific locations </w:t>
        </w:r>
      </w:ins>
      <w:ins w:id="432" w:author="jose adrian martinez gonzalez" w:date="2021-06-29T10:33:00Z">
        <w:r w:rsidR="001E5766" w:rsidRPr="006B5D46">
          <w:rPr>
            <w:highlight w:val="yellow"/>
            <w:rPrChange w:id="433" w:author="jose adrian martinez gonzalez" w:date="2021-07-09T09:36:00Z">
              <w:rPr/>
            </w:rPrChange>
          </w:rPr>
          <w:t>which gives rise to the characteristic defect network of the BPII</w:t>
        </w:r>
      </w:ins>
      <w:ins w:id="434" w:author="jose adrian martinez gonzalez" w:date="2021-06-29T10:34:00Z">
        <w:r w:rsidR="001E5766" w:rsidRPr="006B5D46">
          <w:rPr>
            <w:highlight w:val="yellow"/>
            <w:rPrChange w:id="435" w:author="jose adrian martinez gonzalez" w:date="2021-07-09T09:36:00Z">
              <w:rPr/>
            </w:rPrChange>
          </w:rPr>
          <w:t>.</w:t>
        </w:r>
      </w:ins>
      <w:ins w:id="436" w:author="jose adrian martinez gonzalez" w:date="2021-06-29T10:35:00Z">
        <w:r w:rsidR="001E5766" w:rsidRPr="006B5D46">
          <w:rPr>
            <w:highlight w:val="yellow"/>
            <w:rPrChange w:id="437" w:author="jose adrian martinez gonzalez" w:date="2021-07-09T09:36:00Z">
              <w:rPr/>
            </w:rPrChange>
          </w:rPr>
          <w:t xml:space="preserve"> This can be appreciated in the movie </w:t>
        </w:r>
      </w:ins>
      <w:ins w:id="438" w:author="jose adrian martinez gonzalez" w:date="2021-06-29T10:36:00Z">
        <w:r w:rsidR="001E5766" w:rsidRPr="006B5D46">
          <w:rPr>
            <w:highlight w:val="yellow"/>
            <w:rPrChange w:id="439" w:author="jose adrian martinez gonzalez" w:date="2021-07-09T09:36:00Z">
              <w:rPr/>
            </w:rPrChange>
          </w:rPr>
          <w:t xml:space="preserve">reported in the supporting information of the paper by </w:t>
        </w:r>
      </w:ins>
      <w:ins w:id="440" w:author="jose adrian martinez gonzalez" w:date="2021-06-29T10:37:00Z">
        <w:r w:rsidR="001E5766" w:rsidRPr="006B5D46">
          <w:rPr>
            <w:highlight w:val="yellow"/>
            <w:rPrChange w:id="441" w:author="jose adrian martinez gonzalez" w:date="2021-07-09T09:36:00Z">
              <w:rPr/>
            </w:rPrChange>
          </w:rPr>
          <w:t>Li et al.</w:t>
        </w:r>
        <w:r w:rsidR="001E5766" w:rsidRPr="006B5D46">
          <w:rPr>
            <w:highlight w:val="yellow"/>
            <w:vertAlign w:val="superscript"/>
            <w:rPrChange w:id="442" w:author="jose adrian martinez gonzalez" w:date="2021-07-09T09:36:00Z">
              <w:rPr/>
            </w:rPrChange>
          </w:rPr>
          <w:t>4</w:t>
        </w:r>
        <w:r w:rsidR="001E5766" w:rsidRPr="006B5D46">
          <w:rPr>
            <w:highlight w:val="yellow"/>
            <w:rPrChange w:id="443" w:author="jose adrian martinez gonzalez" w:date="2021-07-09T09:36:00Z">
              <w:rPr/>
            </w:rPrChange>
          </w:rPr>
          <w:t xml:space="preserve"> </w:t>
        </w:r>
      </w:ins>
      <w:ins w:id="444" w:author="jose adrian martinez gonzalez" w:date="2021-06-29T10:38:00Z">
        <w:r w:rsidR="001E5766" w:rsidRPr="006B5D46">
          <w:rPr>
            <w:highlight w:val="yellow"/>
            <w:rPrChange w:id="445" w:author="jose adrian martinez gonzalez" w:date="2021-07-09T09:36:00Z">
              <w:rPr/>
            </w:rPrChange>
          </w:rPr>
          <w:t xml:space="preserve">Such </w:t>
        </w:r>
      </w:ins>
      <w:ins w:id="446" w:author="jose adrian martinez gonzalez" w:date="2021-06-29T10:42:00Z">
        <w:r w:rsidR="00354FB5" w:rsidRPr="006B5D46">
          <w:rPr>
            <w:highlight w:val="yellow"/>
            <w:rPrChange w:id="447" w:author="jose adrian martinez gonzalez" w:date="2021-07-09T09:36:00Z">
              <w:rPr/>
            </w:rPrChange>
          </w:rPr>
          <w:t xml:space="preserve">a </w:t>
        </w:r>
      </w:ins>
      <w:ins w:id="448" w:author="jose adrian martinez gonzalez" w:date="2021-06-29T10:38:00Z">
        <w:r w:rsidR="001E5766" w:rsidRPr="006B5D46">
          <w:rPr>
            <w:highlight w:val="yellow"/>
            <w:rPrChange w:id="449" w:author="jose adrian martinez gonzalez" w:date="2021-07-09T09:36:00Z">
              <w:rPr/>
            </w:rPrChange>
          </w:rPr>
          <w:t xml:space="preserve">process is also </w:t>
        </w:r>
      </w:ins>
      <w:ins w:id="450" w:author="jose adrian martinez gonzalez" w:date="2021-06-29T10:42:00Z">
        <w:r w:rsidR="00354FB5" w:rsidRPr="006B5D46">
          <w:rPr>
            <w:highlight w:val="yellow"/>
            <w:rPrChange w:id="451" w:author="jose adrian martinez gonzalez" w:date="2021-07-09T09:36:00Z">
              <w:rPr/>
            </w:rPrChange>
          </w:rPr>
          <w:t>possible when</w:t>
        </w:r>
      </w:ins>
      <w:ins w:id="452" w:author="jose adrian martinez gonzalez" w:date="2021-06-29T10:38:00Z">
        <w:r w:rsidR="007774B4" w:rsidRPr="006B5D46">
          <w:rPr>
            <w:highlight w:val="yellow"/>
            <w:rPrChange w:id="453" w:author="jose adrian martinez gonzalez" w:date="2021-07-09T09:36:00Z">
              <w:rPr/>
            </w:rPrChange>
          </w:rPr>
          <w:t xml:space="preserve"> considering </w:t>
        </w:r>
        <w:r w:rsidR="001E5766" w:rsidRPr="006B5D46">
          <w:rPr>
            <w:highlight w:val="yellow"/>
            <w:rPrChange w:id="454" w:author="jose adrian martinez gonzalez" w:date="2021-07-09T09:36:00Z">
              <w:rPr/>
            </w:rPrChange>
          </w:rPr>
          <w:t>flexible polymerized</w:t>
        </w:r>
        <w:r w:rsidR="007774B4" w:rsidRPr="006B5D46">
          <w:rPr>
            <w:highlight w:val="yellow"/>
            <w:rPrChange w:id="455" w:author="jose adrian martinez gonzalez" w:date="2021-07-09T09:36:00Z">
              <w:rPr/>
            </w:rPrChange>
          </w:rPr>
          <w:t xml:space="preserve"> disclination lines, which </w:t>
        </w:r>
      </w:ins>
      <w:ins w:id="456" w:author="jose adrian martinez gonzalez" w:date="2021-06-29T10:39:00Z">
        <w:r w:rsidR="007774B4" w:rsidRPr="006B5D46">
          <w:rPr>
            <w:highlight w:val="yellow"/>
            <w:rPrChange w:id="457" w:author="jose adrian martinez gonzalez" w:date="2021-07-09T09:36:00Z">
              <w:rPr/>
            </w:rPrChange>
          </w:rPr>
          <w:t>is the case of the present work.</w:t>
        </w:r>
      </w:ins>
      <w:ins w:id="458" w:author="jose adrian martinez gonzalez" w:date="2021-07-05T10:47:00Z">
        <w:r w:rsidR="009647CB" w:rsidRPr="006B5D46">
          <w:rPr>
            <w:highlight w:val="yellow"/>
            <w:rPrChange w:id="459" w:author="jose adrian martinez gonzalez" w:date="2021-07-09T09:36:00Z">
              <w:rPr/>
            </w:rPrChange>
          </w:rPr>
          <w:t xml:space="preserve"> </w:t>
        </w:r>
      </w:ins>
    </w:p>
    <w:p w14:paraId="0581A3C7" w14:textId="77777777" w:rsidR="009647CB" w:rsidRPr="006B5D46" w:rsidRDefault="009647CB" w:rsidP="009647CB">
      <w:pPr>
        <w:pStyle w:val="TAMainText"/>
        <w:rPr>
          <w:ins w:id="460" w:author="jose adrian martinez gonzalez" w:date="2021-07-05T10:47:00Z"/>
          <w:highlight w:val="yellow"/>
          <w:rPrChange w:id="461" w:author="jose adrian martinez gonzalez" w:date="2021-07-09T09:36:00Z">
            <w:rPr>
              <w:ins w:id="462" w:author="jose adrian martinez gonzalez" w:date="2021-07-05T10:47:00Z"/>
            </w:rPr>
          </w:rPrChange>
        </w:rPr>
      </w:pPr>
    </w:p>
    <w:p w14:paraId="1130090B" w14:textId="3280D543" w:rsidR="009647CB" w:rsidRPr="009647CB" w:rsidRDefault="009647CB" w:rsidP="009647CB">
      <w:pPr>
        <w:pStyle w:val="TAMainText"/>
        <w:rPr>
          <w:ins w:id="463" w:author="jose adrian martinez gonzalez" w:date="2021-07-05T10:45:00Z"/>
          <w:rPrChange w:id="464" w:author="jose adrian martinez gonzalez" w:date="2021-07-05T10:45:00Z">
            <w:rPr>
              <w:ins w:id="465" w:author="jose adrian martinez gonzalez" w:date="2021-07-05T10:45:00Z"/>
              <w:rFonts w:ascii="Times New Roman" w:hAnsi="Times New Roman"/>
              <w:color w:val="002060"/>
            </w:rPr>
          </w:rPrChange>
        </w:rPr>
        <w:pPrChange w:id="466" w:author="jose adrian martinez gonzalez" w:date="2021-07-05T10:45:00Z">
          <w:pPr>
            <w:shd w:val="clear" w:color="auto" w:fill="FFFFFF"/>
          </w:pPr>
        </w:pPrChange>
      </w:pPr>
      <w:ins w:id="467" w:author="jose adrian martinez gonzalez" w:date="2021-07-05T10:45:00Z">
        <w:r w:rsidRPr="006B5D46">
          <w:rPr>
            <w:highlight w:val="yellow"/>
            <w:rPrChange w:id="468" w:author="jose adrian martinez gonzalez" w:date="2021-07-09T09:36:00Z">
              <w:rPr>
                <w:rFonts w:ascii="Times New Roman" w:hAnsi="Times New Roman"/>
                <w:color w:val="002060"/>
                <w:shd w:val="clear" w:color="auto" w:fill="FFFFFF"/>
              </w:rPr>
            </w:rPrChange>
          </w:rPr>
          <w:t xml:space="preserve">We consider </w:t>
        </w:r>
      </w:ins>
      <w:ins w:id="469" w:author="jose adrian martinez gonzalez" w:date="2021-07-05T10:49:00Z">
        <w:r w:rsidRPr="006B5D46">
          <w:rPr>
            <w:highlight w:val="yellow"/>
            <w:rPrChange w:id="470" w:author="jose adrian martinez gonzalez" w:date="2021-07-09T09:36:00Z">
              <w:rPr>
                <w:rFonts w:ascii="Times New Roman" w:hAnsi="Times New Roman"/>
                <w:color w:val="002060"/>
                <w:shd w:val="clear" w:color="auto" w:fill="FFFFFF"/>
              </w:rPr>
            </w:rPrChange>
          </w:rPr>
          <w:t>possible</w:t>
        </w:r>
      </w:ins>
      <w:ins w:id="471" w:author="jose adrian martinez gonzalez" w:date="2021-07-05T10:45:00Z">
        <w:r w:rsidRPr="006B5D46">
          <w:rPr>
            <w:highlight w:val="yellow"/>
            <w:rPrChange w:id="472" w:author="jose adrian martinez gonzalez" w:date="2021-07-09T09:36:00Z">
              <w:rPr>
                <w:rFonts w:ascii="Times New Roman" w:hAnsi="Times New Roman"/>
                <w:color w:val="002060"/>
                <w:shd w:val="clear" w:color="auto" w:fill="FFFFFF"/>
              </w:rPr>
            </w:rPrChange>
          </w:rPr>
          <w:t xml:space="preserve"> mechanisms that may facilitate the rearrangement of </w:t>
        </w:r>
        <w:r w:rsidRPr="006B5D46">
          <w:rPr>
            <w:highlight w:val="yellow"/>
            <w:rPrChange w:id="473" w:author="jose adrian martinez gonzalez" w:date="2021-07-09T09:36:00Z">
              <w:rPr>
                <w:color w:val="002060"/>
                <w:shd w:val="clear" w:color="auto" w:fill="FFFFFF"/>
              </w:rPr>
            </w:rPrChange>
          </w:rPr>
          <w:t>BP</w:t>
        </w:r>
        <w:r w:rsidRPr="006B5D46">
          <w:rPr>
            <w:highlight w:val="yellow"/>
            <w:rPrChange w:id="474" w:author="jose adrian martinez gonzalez" w:date="2021-07-09T09:36:00Z">
              <w:rPr>
                <w:rFonts w:ascii="Times New Roman" w:hAnsi="Times New Roman"/>
                <w:color w:val="002060"/>
                <w:shd w:val="clear" w:color="auto" w:fill="FFFFFF"/>
              </w:rPr>
            </w:rPrChange>
          </w:rPr>
          <w:t xml:space="preserve"> arrays of disclination lines. First, we recall that the UV irradiation occurs under conditions</w:t>
        </w:r>
        <w:r w:rsidRPr="009647CB">
          <w:rPr>
            <w:rPrChange w:id="475" w:author="jose adrian martinez gonzalez" w:date="2021-07-05T10:50:00Z">
              <w:rPr>
                <w:rFonts w:ascii="Times New Roman" w:hAnsi="Times New Roman"/>
                <w:color w:val="002060"/>
                <w:shd w:val="clear" w:color="auto" w:fill="FFFFFF"/>
              </w:rPr>
            </w:rPrChange>
          </w:rPr>
          <w:t xml:space="preserve"> </w:t>
        </w:r>
        <w:r w:rsidRPr="006B5D46">
          <w:rPr>
            <w:highlight w:val="yellow"/>
            <w:rPrChange w:id="476" w:author="jose adrian martinez gonzalez" w:date="2021-07-09T09:36:00Z">
              <w:rPr>
                <w:rFonts w:ascii="Times New Roman" w:hAnsi="Times New Roman"/>
                <w:color w:val="002060"/>
                <w:shd w:val="clear" w:color="auto" w:fill="FFFFFF"/>
              </w:rPr>
            </w:rPrChange>
          </w:rPr>
          <w:lastRenderedPageBreak/>
          <w:t xml:space="preserve">favorable to BPI formation. Computer simulations show that the disclination lines from BPI change shape, touch and recombine to produce the BPII defect structure. This can be achieved if the polymers follow the defect rearrangement but do not produce new cross-links at the recombination points: this would leave the BPII defect structure free to </w:t>
        </w:r>
      </w:ins>
      <w:ins w:id="477" w:author="jose adrian martinez gonzalez" w:date="2021-07-05T10:53:00Z">
        <w:r w:rsidR="001D30B2" w:rsidRPr="006B5D46">
          <w:rPr>
            <w:highlight w:val="yellow"/>
            <w:rPrChange w:id="478" w:author="jose adrian martinez gonzalez" w:date="2021-07-09T09:36:00Z">
              <w:rPr/>
            </w:rPrChange>
          </w:rPr>
          <w:t>revert</w:t>
        </w:r>
      </w:ins>
      <w:ins w:id="479" w:author="jose adrian martinez gonzalez" w:date="2021-07-05T10:45:00Z">
        <w:r w:rsidRPr="006B5D46">
          <w:rPr>
            <w:highlight w:val="yellow"/>
            <w:rPrChange w:id="480" w:author="jose adrian martinez gonzalez" w:date="2021-07-09T09:36:00Z">
              <w:rPr>
                <w:rFonts w:ascii="Times New Roman" w:hAnsi="Times New Roman"/>
                <w:color w:val="002060"/>
                <w:shd w:val="clear" w:color="auto" w:fill="FFFFFF"/>
              </w:rPr>
            </w:rPrChange>
          </w:rPr>
          <w:t xml:space="preserve"> to the earlier configuration without tearing. Second, polymer structures formed by UV irradiation have been characterized as semi-interpenetrated polymer networks (semi-IPN) </w:t>
        </w:r>
        <w:r w:rsidRPr="006B5D46">
          <w:rPr>
            <w:highlight w:val="green"/>
            <w:rPrChange w:id="481" w:author="jose adrian martinez gonzalez" w:date="2021-07-09T09:37:00Z">
              <w:rPr>
                <w:rFonts w:ascii="Times New Roman" w:hAnsi="Times New Roman"/>
                <w:color w:val="002060"/>
                <w:shd w:val="clear" w:color="auto" w:fill="FFFFFF"/>
              </w:rPr>
            </w:rPrChange>
          </w:rPr>
          <w:t>[</w:t>
        </w:r>
        <w:proofErr w:type="spellStart"/>
        <w:r w:rsidRPr="006B5D46">
          <w:rPr>
            <w:highlight w:val="green"/>
            <w:rPrChange w:id="482" w:author="jose adrian martinez gonzalez" w:date="2021-07-09T09:37:00Z">
              <w:rPr>
                <w:rFonts w:ascii="Times New Roman" w:hAnsi="Times New Roman"/>
                <w:color w:val="002060"/>
                <w:shd w:val="clear" w:color="auto" w:fill="FFFFFF"/>
              </w:rPr>
            </w:rPrChange>
          </w:rPr>
          <w:t>Joo</w:t>
        </w:r>
        <w:proofErr w:type="spellEnd"/>
        <w:r w:rsidRPr="006B5D46">
          <w:rPr>
            <w:highlight w:val="green"/>
            <w:rPrChange w:id="483" w:author="jose adrian martinez gonzalez" w:date="2021-07-09T09:37:00Z">
              <w:rPr>
                <w:rFonts w:ascii="Times New Roman" w:hAnsi="Times New Roman"/>
                <w:color w:val="002060"/>
                <w:shd w:val="clear" w:color="auto" w:fill="FFFFFF"/>
              </w:rPr>
            </w:rPrChange>
          </w:rPr>
          <w:t xml:space="preserve"> 2007, Athawale 2003</w:t>
        </w:r>
        <w:r w:rsidRPr="006B5D46">
          <w:rPr>
            <w:highlight w:val="yellow"/>
            <w:rPrChange w:id="484" w:author="jose adrian martinez gonzalez" w:date="2021-07-09T09:36:00Z">
              <w:rPr>
                <w:rFonts w:ascii="Times New Roman" w:hAnsi="Times New Roman"/>
                <w:color w:val="002060"/>
                <w:shd w:val="clear" w:color="auto" w:fill="FFFFFF"/>
              </w:rPr>
            </w:rPrChange>
          </w:rPr>
          <w:t xml:space="preserve">]. For such networks, the conditions of irradiation can affect the ability of polymer to form a fully defect-spanning scaffold: for instance, for long irradiation conditions it has been shown by Johansson et al (2020) that semi-IPN display a decrease in their elastic moduli, which they attribute to chain scission. In addition, semi-IPN can display phase incompatibilities between their components, with one of them being more mobile than the other </w:t>
        </w:r>
        <w:r w:rsidRPr="006B5D46">
          <w:rPr>
            <w:highlight w:val="green"/>
            <w:rPrChange w:id="485" w:author="jose adrian martinez gonzalez" w:date="2021-07-09T09:37:00Z">
              <w:rPr>
                <w:rFonts w:ascii="Times New Roman" w:hAnsi="Times New Roman"/>
                <w:color w:val="002060"/>
                <w:shd w:val="clear" w:color="auto" w:fill="FFFFFF"/>
              </w:rPr>
            </w:rPrChange>
          </w:rPr>
          <w:t>[Athawale 2003]</w:t>
        </w:r>
        <w:r w:rsidRPr="006B5D46">
          <w:rPr>
            <w:highlight w:val="yellow"/>
            <w:rPrChange w:id="486" w:author="jose adrian martinez gonzalez" w:date="2021-07-09T09:36:00Z">
              <w:rPr>
                <w:rFonts w:ascii="Times New Roman" w:hAnsi="Times New Roman"/>
                <w:color w:val="002060"/>
                <w:shd w:val="clear" w:color="auto" w:fill="FFFFFF"/>
              </w:rPr>
            </w:rPrChange>
          </w:rPr>
          <w:t xml:space="preserve">. This </w:t>
        </w:r>
      </w:ins>
      <w:ins w:id="487" w:author="jose adrian martinez gonzalez" w:date="2021-07-08T07:58:00Z">
        <w:r w:rsidR="005D1809" w:rsidRPr="006B5D46">
          <w:rPr>
            <w:highlight w:val="yellow"/>
            <w:rPrChange w:id="488" w:author="jose adrian martinez gonzalez" w:date="2021-07-09T09:36:00Z">
              <w:rPr/>
            </w:rPrChange>
          </w:rPr>
          <w:t>may</w:t>
        </w:r>
      </w:ins>
      <w:ins w:id="489" w:author="jose adrian martinez gonzalez" w:date="2021-07-05T10:45:00Z">
        <w:r w:rsidRPr="006B5D46">
          <w:rPr>
            <w:highlight w:val="yellow"/>
            <w:rPrChange w:id="490" w:author="jose adrian martinez gonzalez" w:date="2021-07-09T09:36:00Z">
              <w:rPr>
                <w:rFonts w:ascii="Times New Roman" w:hAnsi="Times New Roman"/>
                <w:color w:val="002060"/>
                <w:shd w:val="clear" w:color="auto" w:fill="FFFFFF"/>
              </w:rPr>
            </w:rPrChange>
          </w:rPr>
          <w:t xml:space="preserve"> lead to a situation where the more mobile component could migrate to the disclination-line recombination zones, thus reducing the free energy of the whole assembly without tearing. These possible mechanisms </w:t>
        </w:r>
      </w:ins>
      <w:ins w:id="491" w:author="jose adrian martinez gonzalez" w:date="2021-07-08T07:58:00Z">
        <w:r w:rsidR="005D1809" w:rsidRPr="006B5D46">
          <w:rPr>
            <w:highlight w:val="yellow"/>
            <w:rPrChange w:id="492" w:author="jose adrian martinez gonzalez" w:date="2021-07-09T09:36:00Z">
              <w:rPr/>
            </w:rPrChange>
          </w:rPr>
          <w:t xml:space="preserve">warrant </w:t>
        </w:r>
      </w:ins>
      <w:ins w:id="493" w:author="jose adrian martinez gonzalez" w:date="2021-07-08T07:59:00Z">
        <w:r w:rsidR="005D1809" w:rsidRPr="006B5D46">
          <w:rPr>
            <w:highlight w:val="yellow"/>
            <w:rPrChange w:id="494" w:author="jose adrian martinez gonzalez" w:date="2021-07-09T09:36:00Z">
              <w:rPr/>
            </w:rPrChange>
          </w:rPr>
          <w:t xml:space="preserve">further </w:t>
        </w:r>
      </w:ins>
      <w:ins w:id="495" w:author="jose adrian martinez gonzalez" w:date="2021-07-05T10:45:00Z">
        <w:r w:rsidRPr="006B5D46">
          <w:rPr>
            <w:highlight w:val="yellow"/>
            <w:rPrChange w:id="496" w:author="jose adrian martinez gonzalez" w:date="2021-07-09T09:36:00Z">
              <w:rPr>
                <w:rFonts w:ascii="Times New Roman" w:hAnsi="Times New Roman"/>
                <w:color w:val="002060"/>
                <w:shd w:val="clear" w:color="auto" w:fill="FFFFFF"/>
              </w:rPr>
            </w:rPrChange>
          </w:rPr>
          <w:t>explor</w:t>
        </w:r>
      </w:ins>
      <w:ins w:id="497" w:author="jose adrian martinez gonzalez" w:date="2021-07-08T07:59:00Z">
        <w:r w:rsidR="005D1809" w:rsidRPr="006B5D46">
          <w:rPr>
            <w:highlight w:val="yellow"/>
            <w:rPrChange w:id="498" w:author="jose adrian martinez gonzalez" w:date="2021-07-09T09:36:00Z">
              <w:rPr/>
            </w:rPrChange>
          </w:rPr>
          <w:t>ation</w:t>
        </w:r>
      </w:ins>
      <w:ins w:id="499" w:author="jose adrian martinez gonzalez" w:date="2021-07-05T10:45:00Z">
        <w:r w:rsidRPr="006B5D46">
          <w:rPr>
            <w:highlight w:val="yellow"/>
            <w:rPrChange w:id="500" w:author="jose adrian martinez gonzalez" w:date="2021-07-09T09:36:00Z">
              <w:rPr>
                <w:rFonts w:ascii="Times New Roman" w:hAnsi="Times New Roman"/>
                <w:color w:val="002060"/>
                <w:shd w:val="clear" w:color="auto" w:fill="FFFFFF"/>
              </w:rPr>
            </w:rPrChange>
          </w:rPr>
          <w:t xml:space="preserve"> and experimental</w:t>
        </w:r>
      </w:ins>
      <w:ins w:id="501" w:author="jose adrian martinez gonzalez" w:date="2021-07-08T07:59:00Z">
        <w:r w:rsidR="005D1809" w:rsidRPr="006B5D46">
          <w:rPr>
            <w:highlight w:val="yellow"/>
            <w:rPrChange w:id="502" w:author="jose adrian martinez gonzalez" w:date="2021-07-09T09:36:00Z">
              <w:rPr/>
            </w:rPrChange>
          </w:rPr>
          <w:t xml:space="preserve"> testing</w:t>
        </w:r>
      </w:ins>
      <w:ins w:id="503" w:author="jose adrian martinez gonzalez" w:date="2021-07-05T10:45:00Z">
        <w:r w:rsidRPr="006B5D46">
          <w:rPr>
            <w:highlight w:val="yellow"/>
            <w:rPrChange w:id="504" w:author="jose adrian martinez gonzalez" w:date="2021-07-09T09:36:00Z">
              <w:rPr>
                <w:rFonts w:ascii="Times New Roman" w:hAnsi="Times New Roman"/>
                <w:color w:val="002060"/>
                <w:shd w:val="clear" w:color="auto" w:fill="FFFFFF"/>
              </w:rPr>
            </w:rPrChange>
          </w:rPr>
          <w:t xml:space="preserve"> in subsequent work.</w:t>
        </w:r>
        <w:r w:rsidRPr="009647CB">
          <w:rPr>
            <w:rPrChange w:id="505" w:author="jose adrian martinez gonzalez" w:date="2021-07-05T10:51:00Z">
              <w:rPr>
                <w:rFonts w:ascii="Times New Roman" w:hAnsi="Times New Roman"/>
                <w:color w:val="002060"/>
                <w:shd w:val="clear" w:color="auto" w:fill="FFFFFF"/>
              </w:rPr>
            </w:rPrChange>
          </w:rPr>
          <w:t> </w:t>
        </w:r>
      </w:ins>
    </w:p>
    <w:p w14:paraId="72FA8E3F" w14:textId="77777777" w:rsidR="009647CB" w:rsidRDefault="009647CB" w:rsidP="0086004B">
      <w:pPr>
        <w:pStyle w:val="TAMainText"/>
      </w:pPr>
    </w:p>
    <w:p w14:paraId="2FF45DEE" w14:textId="646656B5" w:rsidR="0064623B" w:rsidRDefault="0040435C" w:rsidP="0086004B">
      <w:pPr>
        <w:pStyle w:val="TAMainText"/>
      </w:pPr>
      <w:r w:rsidRPr="0040435C">
        <w:rPr>
          <w:noProof/>
        </w:rPr>
        <w:drawing>
          <wp:inline distT="0" distB="0" distL="0" distR="0" wp14:anchorId="45195809" wp14:editId="1F1E9961">
            <wp:extent cx="3044825" cy="4340225"/>
            <wp:effectExtent l="0" t="0" r="3175" b="3175"/>
            <wp:docPr id="4" name="Picture 2">
              <a:extLst xmlns:a="http://schemas.openxmlformats.org/drawingml/2006/main">
                <a:ext uri="{FF2B5EF4-FFF2-40B4-BE49-F238E27FC236}">
                  <a16:creationId xmlns:a16="http://schemas.microsoft.com/office/drawing/2014/main" id="{D4DA6D41-AC54-4657-9C0F-7E5F1EB633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4DA6D41-AC54-4657-9C0F-7E5F1EB6333C}"/>
                        </a:ext>
                      </a:extLst>
                    </pic:cNvPr>
                    <pic:cNvPicPr>
                      <a:picLocks noChangeAspect="1"/>
                    </pic:cNvPicPr>
                  </pic:nvPicPr>
                  <pic:blipFill>
                    <a:blip r:embed="rId12"/>
                    <a:stretch>
                      <a:fillRect/>
                    </a:stretch>
                  </pic:blipFill>
                  <pic:spPr>
                    <a:xfrm>
                      <a:off x="0" y="0"/>
                      <a:ext cx="3044825" cy="4340225"/>
                    </a:xfrm>
                    <a:prstGeom prst="rect">
                      <a:avLst/>
                    </a:prstGeom>
                  </pic:spPr>
                </pic:pic>
              </a:graphicData>
            </a:graphic>
          </wp:inline>
        </w:drawing>
      </w:r>
    </w:p>
    <w:p w14:paraId="4CC43266" w14:textId="77777777" w:rsidR="0064623B" w:rsidRDefault="0064623B" w:rsidP="0086004B">
      <w:pPr>
        <w:pStyle w:val="TAMainText"/>
      </w:pPr>
    </w:p>
    <w:p w14:paraId="1DCE6313" w14:textId="62B72DB3" w:rsidR="0064623B" w:rsidRDefault="0064623B" w:rsidP="0086004B">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w:t>
      </w:r>
      <w:r w:rsidRPr="00CC4EF6">
        <w:t xml:space="preserve">correspond to a different droplet from the one shown in Figure 4a. (d) </w:t>
      </w:r>
      <w:r w:rsidR="00044177">
        <w:t>M</w:t>
      </w:r>
      <w:r w:rsidRPr="00CC4EF6">
        <w:t>agnified images of the four selected platelets in 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0D010C20" w14:textId="77777777" w:rsidR="00705BE5" w:rsidRDefault="00705BE5" w:rsidP="0086004B">
      <w:pPr>
        <w:pStyle w:val="TAMainText"/>
      </w:pPr>
    </w:p>
    <w:p w14:paraId="1B9390AA" w14:textId="0EB7A4EF" w:rsidR="00275C16" w:rsidRDefault="00275C16" w:rsidP="0086004B">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08611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086118">
        <w:rPr>
          <w:rFonts w:ascii="Cambria Math" w:hAnsi="Cambria Math" w:cs="Cambria Math"/>
        </w:rPr>
        <w:instrText>∇</w:instrText>
      </w:r>
      <w:r w:rsidR="00086118">
        <w:instrText xml:space="preserve"> </w:instrText>
      </w:r>
      <w:r w:rsidR="00086118">
        <w:rPr>
          <w:rFonts w:ascii="Cambria" w:hAnsi="Cambria" w:cs="Cambria"/>
        </w:rPr>
        <w:instrText>…</w:instrText>
      </w:r>
      <w:r w:rsidR="0008611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8,41–44&lt;/sup&gt;","plainTextFormattedCitation":"8,41–44","previouslyFormattedCitation":"&lt;sup&gt;8,41–44&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8,41–44</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droplets larger than 50 µm in diameter were large enough to produce visible diffraction patterns in the Kossel diagrams. Therefore, we 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08611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5&lt;/sup&gt;","plainTextFormattedCitation":"45","previouslyFormattedCitation":"&lt;sup&gt;45&lt;/sup&gt;"},"properties":{"noteIndex":0},"schema":"https://github.com/citation-style-language/schema/raw/master/csl-citation.json"}</w:instrText>
      </w:r>
      <w:r w:rsidRPr="00581DAE">
        <w:fldChar w:fldCharType="separate"/>
      </w:r>
      <w:r w:rsidR="004A62CB" w:rsidRPr="004A62CB">
        <w:rPr>
          <w:noProof/>
          <w:vertAlign w:val="superscript"/>
        </w:rPr>
        <w:t>45</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4469825C" w:rsidR="00CC4EF6" w:rsidRDefault="00044177" w:rsidP="0086004B">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08611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6&lt;/sup&gt;","plainTextFormattedCitation":"5,46","previouslyFormattedCitation":"&lt;sup&gt;5,46&lt;/sup&gt;"},"properties":{"noteIndex":0},"schema":"https://github.com/citation-style-language/schema/raw/master/csl-citation.json"}</w:instrText>
      </w:r>
      <w:r w:rsidR="00275C16" w:rsidRPr="00581DAE">
        <w:rPr>
          <w:vertAlign w:val="superscript"/>
        </w:rPr>
        <w:fldChar w:fldCharType="separate"/>
      </w:r>
      <w:r w:rsidR="004A62CB" w:rsidRPr="004A62CB">
        <w:rPr>
          <w:noProof/>
          <w:vertAlign w:val="superscript"/>
        </w:rPr>
        <w:t>5,46</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08611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7–49&lt;/sup&gt;","plainTextFormattedCitation":"47–49","previouslyFormattedCitation":"&lt;sup&gt;47–49&lt;/sup&gt;"},"properties":{"noteIndex":0},"schema":"https://github.com/citation-style-language/schema/raw/master/csl-citation.json"}</w:instrText>
      </w:r>
      <w:r w:rsidR="00275C16" w:rsidRPr="00581DAE">
        <w:fldChar w:fldCharType="separate"/>
      </w:r>
      <w:r w:rsidR="004A62CB" w:rsidRPr="004A62CB">
        <w:rPr>
          <w:noProof/>
          <w:vertAlign w:val="superscript"/>
        </w:rPr>
        <w:t>47–49</w:t>
      </w:r>
      <w:r w:rsidR="00275C16" w:rsidRPr="00581DAE">
        <w:fldChar w:fldCharType="end"/>
      </w:r>
      <w:r w:rsidR="00275C16" w:rsidRPr="00581DAE">
        <w:t>, and Atomic Force Microscopy (AFM)</w:t>
      </w:r>
      <w:r w:rsidR="00275C16" w:rsidRPr="00581DAE">
        <w:fldChar w:fldCharType="begin" w:fldLock="1"/>
      </w:r>
      <w:r w:rsidR="0008611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50&lt;/sup&gt;","plainTextFormattedCitation":"50","previouslyFormattedCitation":"&lt;sup&gt;50&lt;/sup&gt;"},"properties":{"noteIndex":0},"schema":"https://github.com/citation-style-language/schema/raw/master/csl-citation.json"}</w:instrText>
      </w:r>
      <w:r w:rsidR="00275C16" w:rsidRPr="00581DAE">
        <w:fldChar w:fldCharType="separate"/>
      </w:r>
      <w:r w:rsidR="004A62CB" w:rsidRPr="004A62CB">
        <w:rPr>
          <w:noProof/>
          <w:vertAlign w:val="superscript"/>
        </w:rPr>
        <w:t>50</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30341E">
        <w:instrText>ADDIN CSL_CITATION {"citationItems":[{"id":"ITEM-1","itemData":{"DOI":"10.1021/ja801553g","ISSN":"00027863","abstract":"The three-dimensional structure of polymer-stabilized blue phase with the order of optical wavelength was nondestructively investigated by a confocal laser scanning microscope. The periodical patterns corresponding to the bcc lattice were observed not only on the surface but also in the internal region. The visualization mechanism was expected to be back scattering caused by liquid crystal order. Copyright © 2008 American Chemical Society.","author":[{"dropping-particle":"","family":"Higashiguchi","given":"Kenji","non-dropping-particle":"","parse-names":false,"suffix":""},{"dropping-particle":"","family":"Yasui","given":"Kei","non-dropping-particle":"","parse-names":false,"suffix":""},{"dropping-particle":"","family":"Kikuchi","given":"Hirotsugu","non-dropping-particle":"","parse-names":false,"suffix":""}],"container-title":"Journal of the American Chemical Society","id":"ITEM-1","issue":"20","issued":{"date-parts":[["2008","5","21"]]},"page":"6326-6327","publisher":" American Chemical Society","title":"Direct observation of polymer-stabilized blue phase I structure with confocal laser scanning microscope","type":"article-journal","volume":"130"},"uris":["http://www.mendeley.com/documents/?uuid=420844d2-d4f5-383f-ba7d-0301b8b69b5e"]}],"mendeley":{"formattedCitation":"&lt;sup&gt;51&lt;/sup&gt;","plainTextFormattedCitation":"51","previouslyFormattedCitation":"&lt;sup&gt;51&lt;/sup&gt;"},"properties":{"noteIndex":0},"schema":"https://github.com/citation-style-language/schema/raw/master/csl-citation.json"}</w:instrText>
      </w:r>
      <w:r w:rsidR="00275C16" w:rsidRPr="00581DAE">
        <w:fldChar w:fldCharType="separate"/>
      </w:r>
      <w:r w:rsidR="00086118" w:rsidRPr="00086118">
        <w:rPr>
          <w:noProof/>
          <w:vertAlign w:val="superscript"/>
        </w:rPr>
        <w:t>51</w:t>
      </w:r>
      <w:r w:rsidR="00275C16" w:rsidRPr="00581DAE">
        <w:fldChar w:fldCharType="end"/>
      </w:r>
      <w:r w:rsidR="00275C16" w:rsidRPr="00581DAE">
        <w:t>.</w:t>
      </w:r>
    </w:p>
    <w:p w14:paraId="07857A6F" w14:textId="75A37E0B" w:rsidR="00275C16" w:rsidRDefault="00275C16" w:rsidP="0086004B">
      <w:pPr>
        <w:pStyle w:val="TAMainText"/>
      </w:pPr>
      <w:r w:rsidRPr="00581DAE">
        <w:t xml:space="preserve">To observe the periodic lattice structures, the CLSM was operated in </w:t>
      </w:r>
      <w:r w:rsidR="00181AD2">
        <w:t xml:space="preserve">the </w:t>
      </w:r>
      <w:r w:rsidRPr="00581DAE">
        <w:t xml:space="preserve">reflection mode with a narrow pinhole. In fact, the periodic lattice structure of BPs, which matches the wavelength of the Bragg diffractions, leads to a strong reflection pattern, which was detected by a photomultiplier </w:t>
      </w:r>
      <w:r w:rsidRPr="00581DAE">
        <w:lastRenderedPageBreak/>
        <w:t>tube. For stabilized BP droplets, imaging was conducted at room temperature, and for pure BP droplets, the samples were heated to the BPI and BPII phase transition temperatures</w:t>
      </w:r>
      <w:r w:rsidR="00175E18">
        <w:t xml:space="preserve"> (</w:t>
      </w:r>
      <w:r w:rsidR="00CA26EB" w:rsidRPr="00581DAE">
        <w:t>Supplementary Movie S</w:t>
      </w:r>
      <w:r w:rsidR="00CA26EB">
        <w:t>1)</w:t>
      </w:r>
      <w:r w:rsidRPr="00581DAE">
        <w:t xml:space="preserve">. </w:t>
      </w:r>
      <w:r w:rsidR="001000B0" w:rsidRPr="0013204E">
        <w:rPr>
          <w:highlight w:val="yellow"/>
        </w:rPr>
        <w:t xml:space="preserve">The </w:t>
      </w:r>
      <w:r w:rsidR="00827DA2" w:rsidRPr="0013204E">
        <w:rPr>
          <w:highlight w:val="yellow"/>
        </w:rPr>
        <w:t>strongest reflection</w:t>
      </w:r>
      <w:r w:rsidR="00B81CA6" w:rsidRPr="0013204E">
        <w:rPr>
          <w:highlight w:val="yellow"/>
        </w:rPr>
        <w:t xml:space="preserve"> pattern of</w:t>
      </w:r>
      <w:r w:rsidR="001000B0" w:rsidRPr="0013204E">
        <w:rPr>
          <w:highlight w:val="yellow"/>
        </w:rPr>
        <w:t xml:space="preserve"> the internal structure</w:t>
      </w:r>
      <w:r w:rsidR="00B81CA6" w:rsidRPr="0013204E">
        <w:rPr>
          <w:highlight w:val="yellow"/>
        </w:rPr>
        <w:t>s</w:t>
      </w:r>
      <w:r w:rsidR="001000B0" w:rsidRPr="0013204E">
        <w:rPr>
          <w:highlight w:val="yellow"/>
        </w:rPr>
        <w:t xml:space="preserve"> w</w:t>
      </w:r>
      <w:r w:rsidR="0013204E" w:rsidRPr="0013204E">
        <w:rPr>
          <w:highlight w:val="yellow"/>
        </w:rPr>
        <w:t>as</w:t>
      </w:r>
      <w:r w:rsidR="001000B0" w:rsidRPr="0013204E">
        <w:rPr>
          <w:highlight w:val="yellow"/>
        </w:rPr>
        <w:t xml:space="preserve"> achieved a</w:t>
      </w:r>
      <w:r w:rsidR="00312AB9" w:rsidRPr="0013204E">
        <w:rPr>
          <w:highlight w:val="yellow"/>
        </w:rPr>
        <w:t>t</w:t>
      </w:r>
      <w:r w:rsidR="001000B0" w:rsidRPr="0013204E">
        <w:rPr>
          <w:highlight w:val="yellow"/>
        </w:rPr>
        <w:t xml:space="preserve"> </w:t>
      </w:r>
      <w:r w:rsidR="00B93461" w:rsidRPr="0013204E">
        <w:rPr>
          <w:highlight w:val="yellow"/>
        </w:rPr>
        <w:t xml:space="preserve">the wavelengths of 543 nm </w:t>
      </w:r>
      <w:r w:rsidR="00312AB9" w:rsidRPr="0013204E">
        <w:rPr>
          <w:highlight w:val="yellow"/>
        </w:rPr>
        <w:t>(H</w:t>
      </w:r>
      <w:r w:rsidR="00B81CA6" w:rsidRPr="0013204E">
        <w:rPr>
          <w:highlight w:val="yellow"/>
        </w:rPr>
        <w:t>e</w:t>
      </w:r>
      <w:r w:rsidR="00312AB9" w:rsidRPr="0013204E">
        <w:rPr>
          <w:highlight w:val="yellow"/>
        </w:rPr>
        <w:t xml:space="preserve">-Ne laser) </w:t>
      </w:r>
      <w:r w:rsidR="00B93461" w:rsidRPr="0013204E">
        <w:rPr>
          <w:highlight w:val="yellow"/>
        </w:rPr>
        <w:t xml:space="preserve">and 458 </w:t>
      </w:r>
      <w:r w:rsidR="00312AB9" w:rsidRPr="0013204E">
        <w:rPr>
          <w:highlight w:val="yellow"/>
        </w:rPr>
        <w:t>(Argon laser)</w:t>
      </w:r>
      <w:r w:rsidR="00827DA2" w:rsidRPr="0013204E">
        <w:rPr>
          <w:highlight w:val="yellow"/>
        </w:rPr>
        <w:t xml:space="preserve"> for</w:t>
      </w:r>
      <w:r w:rsidR="00B93461" w:rsidRPr="0013204E">
        <w:rPr>
          <w:highlight w:val="yellow"/>
        </w:rPr>
        <w:t xml:space="preserve"> BPI and BPII</w:t>
      </w:r>
      <w:r w:rsidR="00827DA2" w:rsidRPr="0013204E">
        <w:rPr>
          <w:highlight w:val="yellow"/>
        </w:rPr>
        <w:t xml:space="preserve"> droplets</w:t>
      </w:r>
      <w:r w:rsidR="00B93461" w:rsidRPr="0013204E">
        <w:rPr>
          <w:highlight w:val="yellow"/>
        </w:rPr>
        <w:t>, respectively</w:t>
      </w:r>
      <w:r w:rsidR="0013204E" w:rsidRPr="0013204E">
        <w:rPr>
          <w:highlight w:val="yellow"/>
        </w:rPr>
        <w:t xml:space="preserve">, which agrees with the </w:t>
      </w:r>
      <w:r w:rsidR="0013204E" w:rsidRPr="0013204E">
        <w:rPr>
          <w:noProof/>
          <w:highlight w:val="yellow"/>
        </w:rPr>
        <w:t>spectroscopy measurements</w:t>
      </w:r>
      <w:r w:rsidR="00B93461" w:rsidRPr="0013204E">
        <w:rPr>
          <w:highlight w:val="yellow"/>
        </w:rPr>
        <w:t xml:space="preserve">. </w:t>
      </w:r>
      <w:r w:rsidRPr="00581DAE">
        <w:t>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7 nm was measured for the bcc structure of BPI, and from the Fast Fourier Transform (FFT) analysis the lattice planes [111], [110], [200], and [211] were proposed to describe the periodic arrangement of DTCs in domains 1, 2, 3, and 4, respectively. The presence of these lattice directions was qualitatively confirmed with the Kossel diagram patterns (</w:t>
      </w:r>
      <w:r>
        <w:t>Figure</w:t>
      </w:r>
      <w:r w:rsidRPr="00581DAE">
        <w:t xml:space="preserve"> </w:t>
      </w:r>
      <w:r w:rsidR="001975F7">
        <w:t>3</w:t>
      </w:r>
      <w:r w:rsidRPr="00581DAE">
        <w:t xml:space="preserve">b). We also performed detailed 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 our simulations indicate that CLSM images show the BP bulk </w:t>
      </w:r>
      <w:proofErr w:type="gramStart"/>
      <w:r w:rsidRPr="00581DAE">
        <w:t>structure</w:t>
      </w:r>
      <w:proofErr w:type="gramEnd"/>
      <w:r w:rsidRPr="00581DAE">
        <w:t xml:space="preserv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 xml:space="preserve">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Figure </w:t>
      </w:r>
      <w:r w:rsidR="00A75536" w:rsidRPr="00581DAE">
        <w:t>S</w:t>
      </w:r>
      <w:r w:rsidR="00A75536">
        <w:t>6</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30341E">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52&lt;/sup&gt;","plainTextFormattedCitation":"32,52","previouslyFormattedCitation":"&lt;sup&gt;32,53&lt;/sup&gt;"},"properties":{"noteIndex":0},"schema":"https://github.com/citation-style-language/schema/raw/master/csl-citation.json"}</w:instrText>
      </w:r>
      <w:r w:rsidRPr="00581DAE">
        <w:fldChar w:fldCharType="separate"/>
      </w:r>
      <w:r w:rsidR="0030341E" w:rsidRPr="0030341E">
        <w:rPr>
          <w:noProof/>
          <w:vertAlign w:val="superscript"/>
        </w:rPr>
        <w:t>32,52</w:t>
      </w:r>
      <w:r w:rsidRPr="00581DAE">
        <w:fldChar w:fldCharType="end"/>
      </w:r>
      <w:r w:rsidRPr="00581DAE">
        <w:t>.</w:t>
      </w:r>
      <w:r w:rsidR="00BC6753" w:rsidRPr="00BC6753">
        <w:t xml:space="preserve"> </w:t>
      </w:r>
      <w:r w:rsidR="00BC6753" w:rsidRPr="00F32086">
        <w:rPr>
          <w:noProof/>
        </w:rPr>
        <w:drawing>
          <wp:inline distT="0" distB="0" distL="0" distR="0" wp14:anchorId="642A63D6" wp14:editId="6268BBE4">
            <wp:extent cx="2995278" cy="2820371"/>
            <wp:effectExtent l="0" t="0" r="2540" b="0"/>
            <wp:docPr id="2" name="Picture 1">
              <a:extLst xmlns:a="http://schemas.openxmlformats.org/drawingml/2006/main">
                <a:ext uri="{FF2B5EF4-FFF2-40B4-BE49-F238E27FC236}">
                  <a16:creationId xmlns:a16="http://schemas.microsoft.com/office/drawing/2014/main" id="{6491DAB3-C131-4D4A-A516-5B19444BC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491DAB3-C131-4D4A-A516-5B19444BCE83}"/>
                        </a:ext>
                      </a:extLst>
                    </pic:cNvPr>
                    <pic:cNvPicPr>
                      <a:picLocks noChangeAspect="1"/>
                    </pic:cNvPicPr>
                  </pic:nvPicPr>
                  <pic:blipFill>
                    <a:blip r:embed="rId13"/>
                    <a:stretch>
                      <a:fillRect/>
                    </a:stretch>
                  </pic:blipFill>
                  <pic:spPr>
                    <a:xfrm>
                      <a:off x="0" y="0"/>
                      <a:ext cx="2995789" cy="2820853"/>
                    </a:xfrm>
                    <a:prstGeom prst="rect">
                      <a:avLst/>
                    </a:prstGeom>
                  </pic:spPr>
                </pic:pic>
              </a:graphicData>
            </a:graphic>
          </wp:inline>
        </w:drawing>
      </w:r>
    </w:p>
    <w:p w14:paraId="300106A0" w14:textId="1F153BC9" w:rsidR="006A6135" w:rsidRDefault="006A6135" w:rsidP="0086004B">
      <w:pPr>
        <w:pStyle w:val="TAMainText"/>
      </w:pPr>
    </w:p>
    <w:p w14:paraId="1BCB1977" w14:textId="589AE52A" w:rsidR="00B90B5C" w:rsidRPr="001907EB" w:rsidRDefault="006A6135" w:rsidP="0086004B">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86004B">
      <w:pPr>
        <w:pStyle w:val="TAMainText"/>
      </w:pPr>
    </w:p>
    <w:p w14:paraId="2A16EB97" w14:textId="4858CDF4" w:rsidR="00275C16" w:rsidRDefault="00275C16" w:rsidP="0086004B">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b). According to the FFT analysis, the periodic structure is aligned along the [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4AC4C943" w:rsidR="00275C16" w:rsidRDefault="00275C16" w:rsidP="0086004B">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 xml:space="preserve">in the proximity of a planar interface, where the director field exhibits a simple cubic array of double-twisted cylinders, are in </w:t>
      </w:r>
      <w:r w:rsidR="00567AEF" w:rsidRPr="00567AEF">
        <w:rPr>
          <w:highlight w:val="yellow"/>
        </w:rPr>
        <w:t>quantitative</w:t>
      </w:r>
      <w:r w:rsidRPr="00581DAE">
        <w:t xml:space="preserve">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198B6CE7" w:rsidR="00275C16" w:rsidRDefault="00275C16" w:rsidP="0086004B">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w:t>
      </w:r>
      <w:r w:rsidRPr="00581DAE">
        <w:lastRenderedPageBreak/>
        <w:t xml:space="preserve">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CA26EB">
        <w:t>2</w:t>
      </w:r>
      <w:r w:rsidRPr="00581DAE">
        <w:t xml:space="preserve"> and S</w:t>
      </w:r>
      <w:r w:rsidR="00CA26EB">
        <w:t>3</w:t>
      </w:r>
      <w:r w:rsidRPr="00581DAE">
        <w:t>, z-stacks, step size = 100 nm). We have explained in previous work</w:t>
      </w:r>
      <w:r w:rsidRPr="00581DAE">
        <w:fldChar w:fldCharType="begin" w:fldLock="1"/>
      </w:r>
      <w:r w:rsidR="0030341E">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8,52&lt;/sup&gt;","plainTextFormattedCitation":"8,52","previouslyFormattedCitation":"&lt;sup&gt;8,53&lt;/sup&gt;"},"properties":{"noteIndex":0},"schema":"https://github.com/citation-style-language/schema/raw/master/csl-citation.json"}</w:instrText>
      </w:r>
      <w:r w:rsidRPr="00581DAE">
        <w:rPr>
          <w:vertAlign w:val="superscript"/>
        </w:rPr>
        <w:fldChar w:fldCharType="separate"/>
      </w:r>
      <w:r w:rsidR="0030341E" w:rsidRPr="0030341E">
        <w:rPr>
          <w:noProof/>
          <w:vertAlign w:val="superscript"/>
        </w:rPr>
        <w:t>8,52</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CA26EB">
        <w:t>3</w:t>
      </w:r>
      <w:r w:rsidRPr="00581DAE">
        <w:t>).</w:t>
      </w:r>
    </w:p>
    <w:p w14:paraId="7B35BAF4" w14:textId="1D3BCA50" w:rsidR="00275C16" w:rsidRDefault="00275C16" w:rsidP="0086004B">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AA485B" w:rsidRPr="00AA485B">
        <w:rPr>
          <w:noProof/>
          <w:vertAlign w:val="superscript"/>
        </w:rPr>
        <w:t>6</w:t>
      </w:r>
      <w:r w:rsidRPr="00581DAE">
        <w:rPr>
          <w:b/>
        </w:rPr>
        <w:fldChar w:fldCharType="end"/>
      </w:r>
      <w:r w:rsidRPr="00581DAE">
        <w:t>; in the absence of precisely patterned substrates, there is no control over the nucleation and growth, and therefore other grains with different out-plane lattice orientations appear. As we have mentioned before, the BPII-BPI crystal transformation has been proven to be martensitic in nature</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AA485B" w:rsidRPr="00AA485B">
        <w:rPr>
          <w:noProof/>
          <w:vertAlign w:val="superscript"/>
        </w:rPr>
        <w:t>4,6</w:t>
      </w:r>
      <w:r w:rsidRPr="00581DAE">
        <w:rPr>
          <w:b/>
        </w:rPr>
        <w:fldChar w:fldCharType="end"/>
      </w:r>
      <w:r w:rsidRPr="00581DAE">
        <w:t>; since 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86004B">
      <w:pPr>
        <w:pStyle w:val="TAMainText"/>
      </w:pPr>
    </w:p>
    <w:p w14:paraId="32D0EEDF" w14:textId="77777777" w:rsidR="00275C16" w:rsidRPr="00064428" w:rsidRDefault="00275C16" w:rsidP="0086004B">
      <w:pPr>
        <w:pStyle w:val="TAMainText"/>
        <w:numPr>
          <w:ilvl w:val="0"/>
          <w:numId w:val="7"/>
        </w:numPr>
        <w:rPr>
          <w:rFonts w:eastAsiaTheme="minorEastAsia"/>
        </w:rPr>
      </w:pPr>
      <w:r w:rsidRPr="00064428">
        <w:t>Conclusion</w:t>
      </w:r>
    </w:p>
    <w:p w14:paraId="65D70694" w14:textId="2590C64A" w:rsidR="00275C16" w:rsidRDefault="00275C16" w:rsidP="0086004B">
      <w:pPr>
        <w:pStyle w:val="TAMainText"/>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w:t>
      </w:r>
      <w:r w:rsidRPr="00581DAE">
        <w:t xml:space="preserve">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3E13D535" w14:textId="77777777" w:rsidR="008C1480" w:rsidRPr="00275C16" w:rsidRDefault="008C1480" w:rsidP="0086004B">
      <w:pPr>
        <w:pStyle w:val="TAMainText"/>
        <w:rPr>
          <w:rFonts w:eastAsiaTheme="minorEastAsia"/>
        </w:rPr>
      </w:pPr>
    </w:p>
    <w:p w14:paraId="6F7E0BB5" w14:textId="6E1B7B8E" w:rsidR="007331FF" w:rsidRPr="008F20F9" w:rsidRDefault="007331FF" w:rsidP="00835CBD">
      <w:pPr>
        <w:pStyle w:val="AuthorInformation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uthor information</w:t>
      </w:r>
    </w:p>
    <w:p w14:paraId="519419DC" w14:textId="085F273B" w:rsidR="00E75388" w:rsidRPr="008F20F9" w:rsidRDefault="00101D1F" w:rsidP="00064428">
      <w:pPr>
        <w:pStyle w:val="FAAuthorInfoSubtitle"/>
        <w:rPr>
          <w:rFonts w:ascii="Arno Pro" w:hAnsi="Arno Pro"/>
          <w:bCs/>
          <w:szCs w:val="20"/>
        </w:rPr>
      </w:pPr>
      <w:r w:rsidRPr="008F20F9">
        <w:rPr>
          <w:rFonts w:ascii="Arno Pro" w:hAnsi="Arno Pro"/>
          <w:bCs/>
          <w:szCs w:val="20"/>
        </w:rPr>
        <w:t xml:space="preserve">Corresponding </w:t>
      </w:r>
      <w:r w:rsidR="008F20F9">
        <w:rPr>
          <w:rFonts w:ascii="Arno Pro" w:hAnsi="Arno Pro"/>
          <w:bCs/>
          <w:szCs w:val="20"/>
        </w:rPr>
        <w:t>a</w:t>
      </w:r>
      <w:r w:rsidRPr="008F20F9">
        <w:rPr>
          <w:rFonts w:ascii="Arno Pro" w:hAnsi="Arno Pro"/>
          <w:bCs/>
          <w:szCs w:val="20"/>
        </w:rPr>
        <w:t>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460A1BB2" w:rsidR="005327A4" w:rsidRPr="008F20F9" w:rsidRDefault="008D567C" w:rsidP="00064428">
      <w:pPr>
        <w:pStyle w:val="FAAuthorInfoSubtitle"/>
        <w:rPr>
          <w:rFonts w:ascii="Arno Pro" w:hAnsi="Arno Pro"/>
          <w:bCs/>
          <w:szCs w:val="20"/>
        </w:rPr>
      </w:pPr>
      <w:r w:rsidRPr="008F20F9">
        <w:rPr>
          <w:rFonts w:ascii="Arno Pro" w:hAnsi="Arno Pro"/>
          <w:bCs/>
          <w:szCs w:val="20"/>
        </w:rPr>
        <w:t xml:space="preserve">Author </w:t>
      </w:r>
      <w:r w:rsidR="008F20F9">
        <w:rPr>
          <w:rFonts w:ascii="Arno Pro" w:hAnsi="Arno Pro"/>
          <w:bCs/>
          <w:szCs w:val="20"/>
        </w:rPr>
        <w:t>c</w:t>
      </w:r>
      <w:r w:rsidRPr="008F20F9">
        <w:rPr>
          <w:rFonts w:ascii="Arno Pro" w:hAnsi="Arno Pro"/>
          <w:bCs/>
          <w:szCs w:val="20"/>
        </w:rPr>
        <w:t>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w:t>
      </w:r>
      <w:proofErr w:type="gramStart"/>
      <w:r w:rsidRPr="003D7F73">
        <w:rPr>
          <w:shd w:val="clear" w:color="auto" w:fill="FFFFFF"/>
        </w:rPr>
        <w:t>in</w:t>
      </w:r>
      <w:proofErr w:type="gramEnd"/>
      <w:r w:rsidRPr="003D7F73">
        <w:rPr>
          <w:shd w:val="clear" w:color="auto" w:fill="FFFFFF"/>
        </w:rPr>
        <w:t xml:space="preserve"> performing the experiments and writing the manuscript.  </w:t>
      </w:r>
      <w:r>
        <w:t>All authors have given approval to the final version of the manuscript.</w:t>
      </w:r>
    </w:p>
    <w:p w14:paraId="76E0972D" w14:textId="227422CC" w:rsidR="007331FF" w:rsidRPr="008F20F9" w:rsidRDefault="007331FF" w:rsidP="003D68C8">
      <w:pPr>
        <w:pStyle w:val="FAAuthorInfoSubtitle"/>
        <w:rPr>
          <w:rFonts w:ascii="Arno Pro" w:hAnsi="Arno Pro"/>
          <w:bCs/>
          <w:szCs w:val="20"/>
        </w:rPr>
      </w:pPr>
      <w:r w:rsidRPr="008F20F9">
        <w:rPr>
          <w:rFonts w:ascii="Arno Pro" w:hAnsi="Arno Pro"/>
          <w:bCs/>
          <w:szCs w:val="20"/>
        </w:rPr>
        <w:t>A</w:t>
      </w:r>
      <w:r w:rsidR="008F20F9">
        <w:rPr>
          <w:rFonts w:ascii="Arno Pro" w:hAnsi="Arno Pro"/>
          <w:bCs/>
          <w:szCs w:val="20"/>
        </w:rPr>
        <w:t>cknowledgment</w:t>
      </w:r>
      <w:r w:rsidRPr="008F20F9">
        <w:rPr>
          <w:rFonts w:ascii="Arno Pro" w:hAnsi="Arno Pro"/>
          <w:bCs/>
          <w:szCs w:val="20"/>
        </w:rPr>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945FD03" w:rsidR="00101D1F" w:rsidRPr="008F20F9" w:rsidRDefault="00101D1F" w:rsidP="00101D1F">
      <w:pPr>
        <w:pStyle w:val="TDAck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6DB9150E" w:rsidR="00101D1F" w:rsidRPr="008F20F9" w:rsidRDefault="00101D1F" w:rsidP="00101D1F">
      <w:pPr>
        <w:pStyle w:val="TDAckTitle"/>
        <w:rPr>
          <w:rFonts w:ascii="Arno Pro" w:hAnsi="Arno Pro"/>
          <w:bCs/>
          <w:kern w:val="21"/>
          <w:sz w:val="19"/>
        </w:rPr>
      </w:pPr>
      <w:r w:rsidRPr="008F20F9">
        <w:rPr>
          <w:rFonts w:ascii="Arno Pro" w:hAnsi="Arno Pro"/>
          <w:bCs/>
          <w:kern w:val="21"/>
          <w:sz w:val="19"/>
        </w:rPr>
        <w:t>R</w:t>
      </w:r>
      <w:r w:rsidR="008F20F9" w:rsidRPr="008F20F9">
        <w:rPr>
          <w:rFonts w:ascii="Arno Pro" w:hAnsi="Arno Pro"/>
          <w:bCs/>
          <w:kern w:val="21"/>
          <w:sz w:val="19"/>
        </w:rPr>
        <w:t>ef</w:t>
      </w:r>
      <w:r w:rsidR="008F20F9">
        <w:rPr>
          <w:rFonts w:ascii="Arno Pro" w:hAnsi="Arno Pro"/>
          <w:bCs/>
          <w:kern w:val="21"/>
          <w:sz w:val="19"/>
        </w:rPr>
        <w:t>e</w:t>
      </w:r>
      <w:r w:rsidR="008F20F9" w:rsidRPr="008F20F9">
        <w:rPr>
          <w:rFonts w:ascii="Arno Pro" w:hAnsi="Arno Pro"/>
          <w:bCs/>
          <w:kern w:val="21"/>
          <w:sz w:val="19"/>
        </w:rPr>
        <w:t>rences</w:t>
      </w:r>
    </w:p>
    <w:p w14:paraId="1C4EF126" w14:textId="3CFDB806" w:rsidR="0030341E" w:rsidRPr="0030341E" w:rsidRDefault="004D4722" w:rsidP="0030341E">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30341E" w:rsidRPr="0030341E">
        <w:rPr>
          <w:rFonts w:ascii="Arno Pro" w:hAnsi="Arno Pro"/>
          <w:noProof/>
          <w:sz w:val="16"/>
          <w:szCs w:val="24"/>
        </w:rPr>
        <w:t xml:space="preserve">(1) </w:t>
      </w:r>
      <w:r w:rsidR="0030341E" w:rsidRPr="0030341E">
        <w:rPr>
          <w:rFonts w:ascii="Arno Pro" w:hAnsi="Arno Pro"/>
          <w:noProof/>
          <w:sz w:val="16"/>
          <w:szCs w:val="24"/>
        </w:rPr>
        <w:tab/>
        <w:t xml:space="preserve">Randle, V. Grain Boundary Engineering: An Overview after 25 Years. </w:t>
      </w:r>
      <w:r w:rsidR="0030341E" w:rsidRPr="0030341E">
        <w:rPr>
          <w:rFonts w:ascii="Arno Pro" w:hAnsi="Arno Pro"/>
          <w:i/>
          <w:iCs/>
          <w:noProof/>
          <w:sz w:val="16"/>
          <w:szCs w:val="24"/>
        </w:rPr>
        <w:t>Materials Science and Technology</w:t>
      </w:r>
      <w:r w:rsidR="0030341E" w:rsidRPr="0030341E">
        <w:rPr>
          <w:rFonts w:ascii="Arno Pro" w:hAnsi="Arno Pro"/>
          <w:noProof/>
          <w:sz w:val="16"/>
          <w:szCs w:val="24"/>
        </w:rPr>
        <w:t xml:space="preserve">. Taylor &amp; Francis March 1, 2010, pp 253–261. </w:t>
      </w:r>
    </w:p>
    <w:p w14:paraId="1B86102E" w14:textId="6C8998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 </w:t>
      </w:r>
      <w:r w:rsidRPr="0030341E">
        <w:rPr>
          <w:rFonts w:ascii="Arno Pro" w:hAnsi="Arno Pro"/>
          <w:noProof/>
          <w:sz w:val="16"/>
          <w:szCs w:val="24"/>
        </w:rPr>
        <w:tab/>
        <w:t xml:space="preserve">Palumbo, G.; Lehockey, E. M.; Lin, P. Applications for Grain Boundary Engineered Materials. </w:t>
      </w:r>
      <w:r w:rsidRPr="0030341E">
        <w:rPr>
          <w:rFonts w:ascii="Arno Pro" w:hAnsi="Arno Pro"/>
          <w:i/>
          <w:iCs/>
          <w:noProof/>
          <w:sz w:val="16"/>
          <w:szCs w:val="24"/>
        </w:rPr>
        <w:t>JOM</w:t>
      </w:r>
      <w:r w:rsidRPr="0030341E">
        <w:rPr>
          <w:rFonts w:ascii="Arno Pro" w:hAnsi="Arno Pro"/>
          <w:noProof/>
          <w:sz w:val="16"/>
          <w:szCs w:val="24"/>
        </w:rPr>
        <w:t xml:space="preserve">. Minerals, Metals and Materials Society 1998, pp 40–43. </w:t>
      </w:r>
    </w:p>
    <w:p w14:paraId="0127723B" w14:textId="75B68831"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 </w:t>
      </w:r>
      <w:r w:rsidRPr="0030341E">
        <w:rPr>
          <w:rFonts w:ascii="Arno Pro" w:hAnsi="Arno Pro"/>
          <w:noProof/>
          <w:sz w:val="16"/>
          <w:szCs w:val="24"/>
        </w:rPr>
        <w:tab/>
        <w:t xml:space="preserve">Gao, Y.; Zhang, Y.; Beeler, B. W.; Wang, Y. Self-Organized Multigrain Patterning with Special Grain Boundaries Produced by Phase Transformation Cycling. </w:t>
      </w:r>
      <w:r w:rsidRPr="0030341E">
        <w:rPr>
          <w:rFonts w:ascii="Arno Pro" w:hAnsi="Arno Pro"/>
          <w:i/>
          <w:iCs/>
          <w:noProof/>
          <w:sz w:val="16"/>
          <w:szCs w:val="24"/>
        </w:rPr>
        <w:t>Phys. Rev. Mater.</w:t>
      </w:r>
      <w:r w:rsidRPr="0030341E">
        <w:rPr>
          <w:rFonts w:ascii="Arno Pro" w:hAnsi="Arno Pro"/>
          <w:noProof/>
          <w:sz w:val="16"/>
          <w:szCs w:val="24"/>
        </w:rPr>
        <w:t xml:space="preserve"> </w:t>
      </w:r>
      <w:r w:rsidRPr="0030341E">
        <w:rPr>
          <w:rFonts w:ascii="Arno Pro" w:hAnsi="Arno Pro"/>
          <w:b/>
          <w:bCs/>
          <w:noProof/>
          <w:sz w:val="16"/>
          <w:szCs w:val="24"/>
        </w:rPr>
        <w:lastRenderedPageBreak/>
        <w:t>2018</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7), 073402. </w:t>
      </w:r>
    </w:p>
    <w:p w14:paraId="6155F9C7" w14:textId="7693BCB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 </w:t>
      </w:r>
      <w:r w:rsidRPr="0030341E">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114</w:t>
      </w:r>
      <w:r w:rsidRPr="0030341E">
        <w:rPr>
          <w:rFonts w:ascii="Arno Pro" w:hAnsi="Arno Pro"/>
          <w:noProof/>
          <w:sz w:val="16"/>
          <w:szCs w:val="24"/>
        </w:rPr>
        <w:t xml:space="preserve"> (38), 10011–10016. </w:t>
      </w:r>
    </w:p>
    <w:p w14:paraId="3A5C37E9" w14:textId="1CBB3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 </w:t>
      </w:r>
      <w:r w:rsidRPr="0030341E">
        <w:rPr>
          <w:rFonts w:ascii="Arno Pro" w:hAnsi="Arno Pro"/>
          <w:noProof/>
          <w:sz w:val="16"/>
          <w:szCs w:val="24"/>
        </w:rPr>
        <w:tab/>
        <w:t xml:space="preserve">Li, X.; Martínez-González, J. A.; Guzmán, O.; Ma, X.; Park, K.; Zhou, C.; Kambe, Y.; Jin, H. M.; Dolan, J. A.; Nealey, P. F.; De Pablo, J. J. Sculpted Grain Boundaries in Soft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1), eaax9112. </w:t>
      </w:r>
    </w:p>
    <w:p w14:paraId="7ED9CB2B" w14:textId="563EB76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6) </w:t>
      </w:r>
      <w:r w:rsidRPr="0030341E">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13), eaay5986. </w:t>
      </w:r>
    </w:p>
    <w:p w14:paraId="0454358C" w14:textId="3F0F447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7) </w:t>
      </w:r>
      <w:r w:rsidRPr="0030341E">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28), eaba6728. </w:t>
      </w:r>
    </w:p>
    <w:p w14:paraId="2D96F85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8) </w:t>
      </w:r>
      <w:r w:rsidRPr="0030341E">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https://doi.org/10.1038/ncomms15854.</w:t>
      </w:r>
    </w:p>
    <w:p w14:paraId="13C17866" w14:textId="47C22C5F"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9) </w:t>
      </w:r>
      <w:r w:rsidRPr="0030341E">
        <w:rPr>
          <w:rFonts w:ascii="Arno Pro" w:hAnsi="Arno Pro"/>
          <w:noProof/>
          <w:sz w:val="16"/>
          <w:szCs w:val="24"/>
        </w:rPr>
        <w:tab/>
        <w:t xml:space="preserve">Kikuchi, H.; Yokota, M.; Hisakado, Y.; Yang, H.; Kajiyama, T. Polymer-Stabilized Liquid Crystal Blue Phase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02</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1), 64–68.</w:t>
      </w:r>
    </w:p>
    <w:p w14:paraId="00349848"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0) </w:t>
      </w:r>
      <w:r w:rsidRPr="0030341E">
        <w:rPr>
          <w:rFonts w:ascii="Arno Pro" w:hAnsi="Arno Pro"/>
          <w:noProof/>
          <w:sz w:val="16"/>
          <w:szCs w:val="24"/>
        </w:rPr>
        <w:tab/>
        <w:t xml:space="preserve">Kitzerow, H.-S.; Bahr, C. </w:t>
      </w:r>
      <w:r w:rsidRPr="0030341E">
        <w:rPr>
          <w:rFonts w:ascii="Arno Pro" w:hAnsi="Arno Pro"/>
          <w:i/>
          <w:iCs/>
          <w:noProof/>
          <w:sz w:val="16"/>
          <w:szCs w:val="24"/>
        </w:rPr>
        <w:t>Chirality in Liquid Crystals</w:t>
      </w:r>
      <w:r w:rsidRPr="0030341E">
        <w:rPr>
          <w:rFonts w:ascii="Arno Pro" w:hAnsi="Arno Pro"/>
          <w:noProof/>
          <w:sz w:val="16"/>
          <w:szCs w:val="24"/>
        </w:rPr>
        <w:t>; Springer, 2001.</w:t>
      </w:r>
    </w:p>
    <w:p w14:paraId="7CC2B09C" w14:textId="7F2D19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1) </w:t>
      </w:r>
      <w:r w:rsidRPr="0030341E">
        <w:rPr>
          <w:rFonts w:ascii="Arno Pro" w:hAnsi="Arno Pro"/>
          <w:noProof/>
          <w:sz w:val="16"/>
          <w:szCs w:val="24"/>
        </w:rPr>
        <w:tab/>
        <w:t xml:space="preserve">Coles, H. J.; Pivnenko, M. N. Liquid Crystal “blue Phases” with a Wide Temperature Range. </w:t>
      </w:r>
      <w:r w:rsidRPr="0030341E">
        <w:rPr>
          <w:rFonts w:ascii="Arno Pro" w:hAnsi="Arno Pro"/>
          <w:i/>
          <w:iCs/>
          <w:noProof/>
          <w:sz w:val="16"/>
          <w:szCs w:val="24"/>
        </w:rPr>
        <w:t>Nature</w:t>
      </w:r>
      <w:r w:rsidRPr="0030341E">
        <w:rPr>
          <w:rFonts w:ascii="Arno Pro" w:hAnsi="Arno Pro"/>
          <w:noProof/>
          <w:sz w:val="16"/>
          <w:szCs w:val="24"/>
        </w:rPr>
        <w:t xml:space="preserve"> </w:t>
      </w:r>
      <w:r w:rsidRPr="0030341E">
        <w:rPr>
          <w:rFonts w:ascii="Arno Pro" w:hAnsi="Arno Pro"/>
          <w:b/>
          <w:bCs/>
          <w:noProof/>
          <w:sz w:val="16"/>
          <w:szCs w:val="24"/>
        </w:rPr>
        <w:t>2005</w:t>
      </w:r>
      <w:r w:rsidRPr="0030341E">
        <w:rPr>
          <w:rFonts w:ascii="Arno Pro" w:hAnsi="Arno Pro"/>
          <w:noProof/>
          <w:sz w:val="16"/>
          <w:szCs w:val="24"/>
        </w:rPr>
        <w:t xml:space="preserve">, </w:t>
      </w:r>
      <w:r w:rsidRPr="0030341E">
        <w:rPr>
          <w:rFonts w:ascii="Arno Pro" w:hAnsi="Arno Pro"/>
          <w:i/>
          <w:iCs/>
          <w:noProof/>
          <w:sz w:val="16"/>
          <w:szCs w:val="24"/>
        </w:rPr>
        <w:t>436</w:t>
      </w:r>
      <w:r w:rsidRPr="0030341E">
        <w:rPr>
          <w:rFonts w:ascii="Arno Pro" w:hAnsi="Arno Pro"/>
          <w:noProof/>
          <w:sz w:val="16"/>
          <w:szCs w:val="24"/>
        </w:rPr>
        <w:t xml:space="preserve"> (7053), 997–1000. </w:t>
      </w:r>
    </w:p>
    <w:p w14:paraId="53FE4230" w14:textId="003CABD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2) </w:t>
      </w:r>
      <w:r w:rsidRPr="0030341E">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7), 599–603. </w:t>
      </w:r>
    </w:p>
    <w:p w14:paraId="5C3E1ADB" w14:textId="3298870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3) </w:t>
      </w:r>
      <w:r w:rsidRPr="0030341E">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13</w:t>
      </w:r>
      <w:r w:rsidRPr="0030341E">
        <w:rPr>
          <w:rFonts w:ascii="Arno Pro" w:hAnsi="Arno Pro"/>
          <w:noProof/>
          <w:sz w:val="16"/>
          <w:szCs w:val="24"/>
        </w:rPr>
        <w:t xml:space="preserve"> (8), 817–821. </w:t>
      </w:r>
    </w:p>
    <w:p w14:paraId="55992138" w14:textId="20802AE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4) </w:t>
      </w:r>
      <w:r w:rsidRPr="0030341E">
        <w:rPr>
          <w:rFonts w:ascii="Arno Pro" w:hAnsi="Arno Pro"/>
          <w:noProof/>
          <w:sz w:val="16"/>
          <w:szCs w:val="24"/>
        </w:rPr>
        <w:tab/>
        <w:t xml:space="preserve">Gharbi, M. A.; Manet, S.; Lhermitte, J.; Brown, S.; Milette, J.; Toader, V.; Sutton, M.; Reven, L. Reversible Nanoparticle Cubic Lattices in Blue Phase Liquid Crystals. </w:t>
      </w:r>
      <w:r w:rsidRPr="0030341E">
        <w:rPr>
          <w:rFonts w:ascii="Arno Pro" w:hAnsi="Arno Pro"/>
          <w:i/>
          <w:iCs/>
          <w:noProof/>
          <w:sz w:val="16"/>
          <w:szCs w:val="24"/>
        </w:rPr>
        <w:t>ACS Nano</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10</w:t>
      </w:r>
      <w:r w:rsidRPr="0030341E">
        <w:rPr>
          <w:rFonts w:ascii="Arno Pro" w:hAnsi="Arno Pro"/>
          <w:noProof/>
          <w:sz w:val="16"/>
          <w:szCs w:val="24"/>
        </w:rPr>
        <w:t xml:space="preserve"> (3), 3410–3415. </w:t>
      </w:r>
    </w:p>
    <w:p w14:paraId="6E9C3D21" w14:textId="6FFA933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5) </w:t>
      </w:r>
      <w:r w:rsidRPr="0030341E">
        <w:rPr>
          <w:rFonts w:ascii="Arno Pro" w:hAnsi="Arno Pro"/>
          <w:noProof/>
          <w:sz w:val="16"/>
          <w:szCs w:val="24"/>
        </w:rPr>
        <w:tab/>
        <w:t xml:space="preserve">Yan, Q.; Wei, Z.; Lin, P.; Cheng, Z.; Pu, M.; Huang, Z.; Lin, W. Polymer Stabilized Cholesteric Liquid Crystal Particles with High Thermal Stability.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6), 1536. </w:t>
      </w:r>
    </w:p>
    <w:p w14:paraId="7AE20861" w14:textId="7AEF9B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6) </w:t>
      </w:r>
      <w:r w:rsidRPr="0030341E">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30341E">
        <w:rPr>
          <w:rFonts w:ascii="Arno Pro" w:hAnsi="Arno Pro"/>
          <w:i/>
          <w:iCs/>
          <w:noProof/>
          <w:sz w:val="16"/>
          <w:szCs w:val="24"/>
        </w:rPr>
        <w:t>IEEE/OSA J. Disp. Technol.</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1), 615–618. </w:t>
      </w:r>
    </w:p>
    <w:p w14:paraId="4C6878EF" w14:textId="5532046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7) </w:t>
      </w:r>
      <w:r w:rsidRPr="0030341E">
        <w:rPr>
          <w:rFonts w:ascii="Arno Pro" w:hAnsi="Arno Pro"/>
          <w:noProof/>
          <w:sz w:val="16"/>
          <w:szCs w:val="24"/>
        </w:rPr>
        <w:tab/>
        <w:t xml:space="preserve">Rahman, M. A.; Said, S. M.; Balamurugan, S. Blue Phase Liquid Crystal: Strategies for Phase Stabilization and Device Development. </w:t>
      </w:r>
      <w:r w:rsidRPr="0030341E">
        <w:rPr>
          <w:rFonts w:ascii="Arno Pro" w:hAnsi="Arno Pro"/>
          <w:i/>
          <w:iCs/>
          <w:noProof/>
          <w:sz w:val="16"/>
          <w:szCs w:val="24"/>
        </w:rPr>
        <w:t>Sci. Technol. 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3), 033501. </w:t>
      </w:r>
    </w:p>
    <w:p w14:paraId="5EF440DD" w14:textId="7ADF64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8) </w:t>
      </w:r>
      <w:r w:rsidRPr="0030341E">
        <w:rPr>
          <w:rFonts w:ascii="Arno Pro" w:hAnsi="Arno Pro"/>
          <w:noProof/>
          <w:sz w:val="16"/>
          <w:szCs w:val="24"/>
        </w:rPr>
        <w:tab/>
        <w:t xml:space="preserve">Wang, L.; He, W.; Xiao, X.; Meng, F.; Zhang, Y.; Yang, P.; Wang, L.; Xiao, J.; Yang, H.; Lu, Y. Hysteresis-Free Blue Phase Liquid-Crystal-Stabilized by ZnS Nanoparticles. </w:t>
      </w:r>
      <w:r w:rsidRPr="0030341E">
        <w:rPr>
          <w:rFonts w:ascii="Arno Pro" w:hAnsi="Arno Pro"/>
          <w:i/>
          <w:iCs/>
          <w:noProof/>
          <w:sz w:val="16"/>
          <w:szCs w:val="24"/>
        </w:rPr>
        <w:t>Small</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4), 2189–2193. </w:t>
      </w:r>
    </w:p>
    <w:p w14:paraId="5B694888" w14:textId="6715784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9) </w:t>
      </w:r>
      <w:r w:rsidRPr="0030341E">
        <w:rPr>
          <w:rFonts w:ascii="Arno Pro" w:hAnsi="Arno Pro"/>
          <w:noProof/>
          <w:sz w:val="16"/>
          <w:szCs w:val="24"/>
        </w:rPr>
        <w:tab/>
        <w:t xml:space="preserve">Xiang, J.; Lavrentovich, O. D. Blue-Phase-Polymer-Templated Nematic with Sub-Millisecond Broad-Temperature Range Electro-Optic Switching. </w:t>
      </w:r>
      <w:r w:rsidRPr="0030341E">
        <w:rPr>
          <w:rFonts w:ascii="Arno Pro" w:hAnsi="Arno Pro"/>
          <w:i/>
          <w:iCs/>
          <w:noProof/>
          <w:sz w:val="16"/>
          <w:szCs w:val="24"/>
        </w:rPr>
        <w:t>Appl. Phys. Lett.</w:t>
      </w:r>
      <w:r w:rsidRPr="0030341E">
        <w:rPr>
          <w:rFonts w:ascii="Arno Pro" w:hAnsi="Arno Pro"/>
          <w:noProof/>
          <w:sz w:val="16"/>
          <w:szCs w:val="24"/>
        </w:rPr>
        <w:t xml:space="preserve"> </w:t>
      </w:r>
      <w:r w:rsidRPr="0030341E">
        <w:rPr>
          <w:rFonts w:ascii="Arno Pro" w:hAnsi="Arno Pro"/>
          <w:b/>
          <w:bCs/>
          <w:noProof/>
          <w:sz w:val="16"/>
          <w:szCs w:val="24"/>
        </w:rPr>
        <w:t>2013</w:t>
      </w:r>
      <w:r w:rsidRPr="0030341E">
        <w:rPr>
          <w:rFonts w:ascii="Arno Pro" w:hAnsi="Arno Pro"/>
          <w:noProof/>
          <w:sz w:val="16"/>
          <w:szCs w:val="24"/>
        </w:rPr>
        <w:t xml:space="preserve">, </w:t>
      </w:r>
      <w:r w:rsidRPr="0030341E">
        <w:rPr>
          <w:rFonts w:ascii="Arno Pro" w:hAnsi="Arno Pro"/>
          <w:i/>
          <w:iCs/>
          <w:noProof/>
          <w:sz w:val="16"/>
          <w:szCs w:val="24"/>
        </w:rPr>
        <w:t>103</w:t>
      </w:r>
      <w:r w:rsidRPr="0030341E">
        <w:rPr>
          <w:rFonts w:ascii="Arno Pro" w:hAnsi="Arno Pro"/>
          <w:noProof/>
          <w:sz w:val="16"/>
          <w:szCs w:val="24"/>
        </w:rPr>
        <w:t xml:space="preserve"> (5). </w:t>
      </w:r>
    </w:p>
    <w:p w14:paraId="711078F9" w14:textId="0988C10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0) </w:t>
      </w:r>
      <w:r w:rsidRPr="0030341E">
        <w:rPr>
          <w:rFonts w:ascii="Arno Pro" w:hAnsi="Arno Pro"/>
          <w:noProof/>
          <w:sz w:val="16"/>
          <w:szCs w:val="24"/>
        </w:rPr>
        <w:tab/>
        <w:t xml:space="preserve">Yan, J.; Wu, S.-T. Polymer-Stabilized Blue Phase Liquid Crystals: A Tutorial [Invited].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8), 1527. </w:t>
      </w:r>
    </w:p>
    <w:p w14:paraId="1FFDD40E" w14:textId="3DB479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1) </w:t>
      </w:r>
      <w:r w:rsidRPr="0030341E">
        <w:rPr>
          <w:rFonts w:ascii="Arno Pro" w:hAnsi="Arno Pro"/>
          <w:noProof/>
          <w:sz w:val="16"/>
          <w:szCs w:val="24"/>
        </w:rPr>
        <w:tab/>
        <w:t xml:space="preserve">Kizhakidathazhath, R.; Higuchi, H.; Okumura, Y.; Kikuchi, H. Effect of Polymer Backbone Flexibility on Blue Phase Liquid Crystal Stabilization. </w:t>
      </w:r>
      <w:r w:rsidRPr="0030341E">
        <w:rPr>
          <w:rFonts w:ascii="Arno Pro" w:hAnsi="Arno Pro"/>
          <w:i/>
          <w:iCs/>
          <w:noProof/>
          <w:sz w:val="16"/>
          <w:szCs w:val="24"/>
        </w:rPr>
        <w:t>J. Mol. Liq.</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75–179. </w:t>
      </w:r>
    </w:p>
    <w:p w14:paraId="67BCF0A1" w14:textId="4FAF0CB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2) </w:t>
      </w:r>
      <w:r w:rsidRPr="0030341E">
        <w:rPr>
          <w:rFonts w:ascii="Arno Pro" w:hAnsi="Arno Pro"/>
          <w:noProof/>
          <w:sz w:val="16"/>
          <w:szCs w:val="24"/>
        </w:rPr>
        <w:tab/>
        <w:t xml:space="preserve">Yoshida, H.; Tanaka, Y.; Kawamoto, K.; Kubo, H.; Tsuda, T.; Fujii, A.; Kuwabata, S.; Kikuchi, H.; Ozaki, M. Nanoparticle-Stabilized Cholesteric Blue Phases. </w:t>
      </w:r>
      <w:r w:rsidRPr="0030341E">
        <w:rPr>
          <w:rFonts w:ascii="Arno Pro" w:hAnsi="Arno Pro"/>
          <w:i/>
          <w:iCs/>
          <w:noProof/>
          <w:sz w:val="16"/>
          <w:szCs w:val="24"/>
        </w:rPr>
        <w:t>Appl. Phys. Express</w:t>
      </w:r>
      <w:r w:rsidRPr="0030341E">
        <w:rPr>
          <w:rFonts w:ascii="Arno Pro" w:hAnsi="Arno Pro"/>
          <w:noProof/>
          <w:sz w:val="16"/>
          <w:szCs w:val="24"/>
        </w:rPr>
        <w:t xml:space="preserve"> </w:t>
      </w:r>
      <w:r w:rsidRPr="0030341E">
        <w:rPr>
          <w:rFonts w:ascii="Arno Pro" w:hAnsi="Arno Pro"/>
          <w:b/>
          <w:bCs/>
          <w:noProof/>
          <w:sz w:val="16"/>
          <w:szCs w:val="24"/>
        </w:rPr>
        <w:t>2009</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2), 121501. </w:t>
      </w:r>
    </w:p>
    <w:p w14:paraId="56683EA2"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3) </w:t>
      </w:r>
      <w:r w:rsidRPr="0030341E">
        <w:rPr>
          <w:rFonts w:ascii="Arno Pro" w:hAnsi="Arno Pro"/>
          <w:noProof/>
          <w:sz w:val="16"/>
          <w:szCs w:val="24"/>
        </w:rPr>
        <w:tab/>
        <w:t xml:space="preserve">Kizhakidathazhath, R.; Higuchi, H.; … Y. O.-J. of M.; 2018,  undefined. Effect of Polymer Backbone Flexibility on Blue </w:t>
      </w:r>
      <w:r w:rsidRPr="0030341E">
        <w:rPr>
          <w:rFonts w:ascii="Arno Pro" w:hAnsi="Arno Pro"/>
          <w:noProof/>
          <w:sz w:val="16"/>
          <w:szCs w:val="24"/>
        </w:rPr>
        <w:t xml:space="preserve">Phase Liquid Crystal Stabilization. </w:t>
      </w:r>
      <w:r w:rsidRPr="0030341E">
        <w:rPr>
          <w:rFonts w:ascii="Arno Pro" w:hAnsi="Arno Pro"/>
          <w:i/>
          <w:iCs/>
          <w:noProof/>
          <w:sz w:val="16"/>
          <w:szCs w:val="24"/>
        </w:rPr>
        <w:t>Elsevier</w:t>
      </w:r>
      <w:r w:rsidRPr="0030341E">
        <w:rPr>
          <w:rFonts w:ascii="Arno Pro" w:hAnsi="Arno Pro"/>
          <w:noProof/>
          <w:sz w:val="16"/>
          <w:szCs w:val="24"/>
        </w:rPr>
        <w:t>.</w:t>
      </w:r>
    </w:p>
    <w:p w14:paraId="7837A723" w14:textId="75E9D63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4) </w:t>
      </w:r>
      <w:r w:rsidRPr="0030341E">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30341E">
        <w:rPr>
          <w:rFonts w:ascii="Arno Pro" w:hAnsi="Arno Pro"/>
          <w:i/>
          <w:iCs/>
          <w:noProof/>
          <w:sz w:val="16"/>
          <w:szCs w:val="24"/>
        </w:rPr>
        <w:t>Light Sci. Appl.</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9</w:t>
      </w:r>
      <w:r w:rsidRPr="0030341E">
        <w:rPr>
          <w:rFonts w:ascii="Arno Pro" w:hAnsi="Arno Pro"/>
          <w:noProof/>
          <w:sz w:val="16"/>
          <w:szCs w:val="24"/>
        </w:rPr>
        <w:t xml:space="preserve"> (1), 2047–7538. </w:t>
      </w:r>
    </w:p>
    <w:p w14:paraId="0A13E533" w14:textId="26CC2C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5) </w:t>
      </w:r>
      <w:r w:rsidRPr="0030341E">
        <w:rPr>
          <w:rFonts w:ascii="Arno Pro" w:hAnsi="Arno Pro"/>
          <w:noProof/>
          <w:sz w:val="16"/>
          <w:szCs w:val="24"/>
        </w:rPr>
        <w:tab/>
        <w:t xml:space="preserve">Hernández, R. J.; Provenzano, C.; Mazzulla, A.; Pagliusi, P.; Viola, M.; Cipparrone, G. Cholesteric Solid Spherical Microparticles: Chiral Optomechanics and Microphotonics. </w:t>
      </w:r>
      <w:r w:rsidRPr="0030341E">
        <w:rPr>
          <w:rFonts w:ascii="Arno Pro" w:hAnsi="Arno Pro"/>
          <w:i/>
          <w:iCs/>
          <w:noProof/>
          <w:sz w:val="16"/>
          <w:szCs w:val="24"/>
        </w:rPr>
        <w:t>Liq. Cryst. Rev.</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1), 59–79. </w:t>
      </w:r>
    </w:p>
    <w:p w14:paraId="384C9631" w14:textId="01DD150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6) </w:t>
      </w:r>
      <w:r w:rsidRPr="0030341E">
        <w:rPr>
          <w:rFonts w:ascii="Arno Pro" w:hAnsi="Arno Pro"/>
          <w:noProof/>
          <w:sz w:val="16"/>
          <w:szCs w:val="24"/>
        </w:rPr>
        <w:tab/>
        <w:t xml:space="preserve">Lee, S. S.; Kim, J. Bin; Kim, Y. H.; Kim, S. H. Wavelength-Tunable and Shape-Reconfigurable Photonic Capsule Resonators Containing Cholesteric Liquid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6), 8276–8298..</w:t>
      </w:r>
    </w:p>
    <w:p w14:paraId="6D2AA645" w14:textId="197C29C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7) </w:t>
      </w:r>
      <w:r w:rsidRPr="0030341E">
        <w:rPr>
          <w:rFonts w:ascii="Arno Pro" w:hAnsi="Arno Pro"/>
          <w:noProof/>
          <w:sz w:val="16"/>
          <w:szCs w:val="24"/>
        </w:rPr>
        <w:tab/>
        <w:t xml:space="preserve">Heo, I. S.; Park, S. Y. Smart Shell Membrane Prepared by Microfluidics with Reactive Nematic Liquid Crystal Mixture. </w:t>
      </w:r>
      <w:r w:rsidRPr="0030341E">
        <w:rPr>
          <w:rFonts w:ascii="Arno Pro" w:hAnsi="Arno Pro"/>
          <w:i/>
          <w:iCs/>
          <w:noProof/>
          <w:sz w:val="16"/>
          <w:szCs w:val="24"/>
        </w:rPr>
        <w:t>Sensors Actuators, B Chem.</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251</w:t>
      </w:r>
      <w:r w:rsidRPr="0030341E">
        <w:rPr>
          <w:rFonts w:ascii="Arno Pro" w:hAnsi="Arno Pro"/>
          <w:noProof/>
          <w:sz w:val="16"/>
          <w:szCs w:val="24"/>
        </w:rPr>
        <w:t xml:space="preserve">, 658–666. </w:t>
      </w:r>
    </w:p>
    <w:p w14:paraId="1839A86B" w14:textId="4B5C4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8) </w:t>
      </w:r>
      <w:r w:rsidRPr="0030341E">
        <w:rPr>
          <w:rFonts w:ascii="Arno Pro" w:hAnsi="Arno Pro"/>
          <w:noProof/>
          <w:sz w:val="16"/>
          <w:szCs w:val="24"/>
        </w:rPr>
        <w:tab/>
        <w:t xml:space="preserve">Lee, H. G.; Munir, S.; Park, S. Y. Cholesteric Liquid Crystal Droplets for Biosensors.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39), 26407–26417. </w:t>
      </w:r>
    </w:p>
    <w:p w14:paraId="76FED461" w14:textId="2F21A86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9) </w:t>
      </w:r>
      <w:r w:rsidRPr="0030341E">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30341E">
        <w:rPr>
          <w:rFonts w:ascii="Arno Pro" w:hAnsi="Arno Pro"/>
          <w:i/>
          <w:iCs/>
          <w:noProof/>
          <w:sz w:val="16"/>
          <w:szCs w:val="24"/>
        </w:rPr>
        <w:t>J. Mater. Chem. C</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6), 4822–4827..</w:t>
      </w:r>
    </w:p>
    <w:p w14:paraId="29268054" w14:textId="39459B8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0) </w:t>
      </w:r>
      <w:r w:rsidRPr="0030341E">
        <w:rPr>
          <w:rFonts w:ascii="Arno Pro" w:hAnsi="Arno Pro"/>
          <w:noProof/>
          <w:sz w:val="16"/>
          <w:szCs w:val="24"/>
        </w:rPr>
        <w:tab/>
        <w:t xml:space="preserve">Martínez-González, J. A.; Zhou, Y.; Rahimi, M.; Bukusoglu, E.; Abbott, N. L.; De Pablo, J. J. Blue-Phase Liquid Crystal Drople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2</w:t>
      </w:r>
      <w:r w:rsidRPr="0030341E">
        <w:rPr>
          <w:rFonts w:ascii="Arno Pro" w:hAnsi="Arno Pro"/>
          <w:noProof/>
          <w:sz w:val="16"/>
          <w:szCs w:val="24"/>
        </w:rPr>
        <w:t xml:space="preserve"> (43), 13195–13200. </w:t>
      </w:r>
    </w:p>
    <w:p w14:paraId="4515F05B" w14:textId="3E6D7C4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1) </w:t>
      </w:r>
      <w:r w:rsidRPr="0030341E">
        <w:rPr>
          <w:rFonts w:ascii="Arno Pro" w:hAnsi="Arno Pro"/>
          <w:noProof/>
          <w:sz w:val="16"/>
          <w:szCs w:val="24"/>
        </w:rPr>
        <w:tab/>
        <w:t xml:space="preserve">Lin, J. De; Daniel Ho, Y. L.; Chen, L.; Lopez-Garcia, M.; Jiang, S. A.; Taverne, M. P. C.; Lee, C. R.; Rarity, J. G. Microstructure-Stabilized Blue Phase Liquid Crystals. </w:t>
      </w:r>
      <w:r w:rsidRPr="0030341E">
        <w:rPr>
          <w:rFonts w:ascii="Arno Pro" w:hAnsi="Arno Pro"/>
          <w:i/>
          <w:iCs/>
          <w:noProof/>
          <w:sz w:val="16"/>
          <w:szCs w:val="24"/>
        </w:rPr>
        <w:t>ACS Omega</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3</w:t>
      </w:r>
      <w:r w:rsidRPr="0030341E">
        <w:rPr>
          <w:rFonts w:ascii="Arno Pro" w:hAnsi="Arno Pro"/>
          <w:noProof/>
          <w:sz w:val="16"/>
          <w:szCs w:val="24"/>
        </w:rPr>
        <w:t xml:space="preserve"> (11), 15435–15441. </w:t>
      </w:r>
    </w:p>
    <w:p w14:paraId="75B2A4BA" w14:textId="094502D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2) </w:t>
      </w:r>
      <w:r w:rsidRPr="0030341E">
        <w:rPr>
          <w:rFonts w:ascii="Arno Pro" w:hAnsi="Arno Pro"/>
          <w:noProof/>
          <w:sz w:val="16"/>
          <w:szCs w:val="24"/>
        </w:rPr>
        <w:tab/>
        <w:t xml:space="preserve">Bukusoglu, E.; Wang, X.; Martinez-Gonzalez, J. A.; De Pablo, J. J.; Abbott, N. L. Stimuli-Responsive Cubosomes Formed from Blue Phase Liquid Crystals. </w:t>
      </w:r>
      <w:r w:rsidRPr="0030341E">
        <w:rPr>
          <w:rFonts w:ascii="Arno Pro" w:hAnsi="Arno Pro"/>
          <w:i/>
          <w:iCs/>
          <w:noProof/>
          <w:sz w:val="16"/>
          <w:szCs w:val="24"/>
        </w:rPr>
        <w:t>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27</w:t>
      </w:r>
      <w:r w:rsidRPr="0030341E">
        <w:rPr>
          <w:rFonts w:ascii="Arno Pro" w:hAnsi="Arno Pro"/>
          <w:noProof/>
          <w:sz w:val="16"/>
          <w:szCs w:val="24"/>
        </w:rPr>
        <w:t xml:space="preserve"> (43), 6892–6898..</w:t>
      </w:r>
    </w:p>
    <w:p w14:paraId="61667352" w14:textId="378AA62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3) </w:t>
      </w:r>
      <w:r w:rsidRPr="0030341E">
        <w:rPr>
          <w:rFonts w:ascii="Arno Pro" w:hAnsi="Arno Pro"/>
          <w:noProof/>
          <w:sz w:val="16"/>
          <w:szCs w:val="24"/>
        </w:rPr>
        <w:tab/>
        <w:t xml:space="preserve">Fukuda, J. I.; Žumer, S. Structural Forces in Liquid Crystalline Blue Phases.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84</w:t>
      </w:r>
      <w:r w:rsidRPr="0030341E">
        <w:rPr>
          <w:rFonts w:ascii="Arno Pro" w:hAnsi="Arno Pro"/>
          <w:noProof/>
          <w:sz w:val="16"/>
          <w:szCs w:val="24"/>
        </w:rPr>
        <w:t xml:space="preserve"> (4), 040701. </w:t>
      </w:r>
    </w:p>
    <w:p w14:paraId="32630574" w14:textId="5D1615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4) </w:t>
      </w:r>
      <w:r w:rsidRPr="0030341E">
        <w:rPr>
          <w:rFonts w:ascii="Arno Pro" w:hAnsi="Arno Pro"/>
          <w:noProof/>
          <w:sz w:val="16"/>
          <w:szCs w:val="24"/>
        </w:rPr>
        <w:tab/>
        <w:t xml:space="preserve">Fukuda, J. I.; Žumer, S. Quasi-Two-Dimensional Skyrmion Lattices in a Chiral Nematic Liquid Crystal.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 1–5..</w:t>
      </w:r>
    </w:p>
    <w:p w14:paraId="1BD505DD" w14:textId="334DDEF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5) </w:t>
      </w:r>
      <w:r w:rsidRPr="0030341E">
        <w:rPr>
          <w:rFonts w:ascii="Arno Pro" w:hAnsi="Arno Pro"/>
          <w:noProof/>
          <w:sz w:val="16"/>
          <w:szCs w:val="24"/>
        </w:rPr>
        <w:tab/>
        <w:t xml:space="preserve">Fukuda, J. I.; Žumer, S. Novel Defect Structures in a Strongly Confined Liquid-Crystalline Blue Phase.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104</w:t>
      </w:r>
      <w:r w:rsidRPr="0030341E">
        <w:rPr>
          <w:rFonts w:ascii="Arno Pro" w:hAnsi="Arno Pro"/>
          <w:noProof/>
          <w:sz w:val="16"/>
          <w:szCs w:val="24"/>
        </w:rPr>
        <w:t xml:space="preserve"> (1). </w:t>
      </w:r>
    </w:p>
    <w:p w14:paraId="564EB724" w14:textId="4D70612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6) </w:t>
      </w:r>
      <w:r w:rsidRPr="0030341E">
        <w:rPr>
          <w:rFonts w:ascii="Arno Pro" w:hAnsi="Arno Pro"/>
          <w:noProof/>
          <w:sz w:val="16"/>
          <w:szCs w:val="24"/>
        </w:rPr>
        <w:tab/>
        <w:t xml:space="preserve">Fukuda, J. I. Stabilization of a Blue Phase by a Guest Component: An Approach Based on a Landau-de Gennes Theory.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82</w:t>
      </w:r>
      <w:r w:rsidRPr="0030341E">
        <w:rPr>
          <w:rFonts w:ascii="Arno Pro" w:hAnsi="Arno Pro"/>
          <w:noProof/>
          <w:sz w:val="16"/>
          <w:szCs w:val="24"/>
        </w:rPr>
        <w:t xml:space="preserve"> (6), 061702. </w:t>
      </w:r>
    </w:p>
    <w:p w14:paraId="24D4C156" w14:textId="1333A14C" w:rsidR="00E17AA2" w:rsidRPr="0030341E" w:rsidRDefault="0030341E" w:rsidP="00E17AA2">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7) </w:t>
      </w:r>
      <w:r w:rsidRPr="0030341E">
        <w:rPr>
          <w:rFonts w:ascii="Arno Pro" w:hAnsi="Arno Pro"/>
          <w:noProof/>
          <w:sz w:val="16"/>
          <w:szCs w:val="24"/>
        </w:rPr>
        <w:tab/>
        <w:t xml:space="preserve">Krakhalev, M. N.; Gardymova, A. P.; Prishchepa, O. O.; Rudyak, V. Y.; Emelyanenko, A. V.; Liu, J. H.; Zyryanov, V. Y. Bipolar Configuration with Twisted Loop Defect in Chiral Nematic Droplets under Homeotropic Surface Anchoring.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 1–10.</w:t>
      </w:r>
    </w:p>
    <w:p w14:paraId="1109D13E" w14:textId="3EBFAAA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AC51F8">
        <w:rPr>
          <w:rFonts w:ascii="Arno Pro" w:hAnsi="Arno Pro"/>
          <w:noProof/>
          <w:sz w:val="16"/>
          <w:szCs w:val="24"/>
          <w:highlight w:val="yellow"/>
          <w:rPrChange w:id="506" w:author="jose adrian martinez gonzalez" w:date="2021-06-29T10:43:00Z">
            <w:rPr>
              <w:rFonts w:ascii="Arno Pro" w:hAnsi="Arno Pro"/>
              <w:noProof/>
              <w:sz w:val="16"/>
              <w:szCs w:val="24"/>
            </w:rPr>
          </w:rPrChange>
        </w:rPr>
        <w:t xml:space="preserve">.; Žumer, S. Topological Zoo of Free-Standing Knots in Confined Chiral Nematic Fluids. </w:t>
      </w:r>
      <w:r w:rsidRPr="00AC51F8">
        <w:rPr>
          <w:rFonts w:ascii="Arno Pro" w:hAnsi="Arno Pro"/>
          <w:i/>
          <w:iCs/>
          <w:noProof/>
          <w:sz w:val="16"/>
          <w:szCs w:val="24"/>
          <w:highlight w:val="yellow"/>
          <w:rPrChange w:id="507" w:author="jose adrian martinez gonzalez" w:date="2021-06-29T10:43:00Z">
            <w:rPr>
              <w:rFonts w:ascii="Arno Pro" w:hAnsi="Arno Pro"/>
              <w:i/>
              <w:iCs/>
              <w:noProof/>
              <w:sz w:val="16"/>
              <w:szCs w:val="24"/>
            </w:rPr>
          </w:rPrChange>
        </w:rPr>
        <w:t>Nat. Commun.</w:t>
      </w:r>
      <w:r w:rsidRPr="00AC51F8">
        <w:rPr>
          <w:rFonts w:ascii="Arno Pro" w:hAnsi="Arno Pro"/>
          <w:noProof/>
          <w:sz w:val="16"/>
          <w:szCs w:val="24"/>
          <w:highlight w:val="yellow"/>
          <w:rPrChange w:id="508" w:author="jose adrian martinez gonzalez" w:date="2021-06-29T10:43:00Z">
            <w:rPr>
              <w:rFonts w:ascii="Arno Pro" w:hAnsi="Arno Pro"/>
              <w:noProof/>
              <w:sz w:val="16"/>
              <w:szCs w:val="24"/>
            </w:rPr>
          </w:rPrChange>
        </w:rPr>
        <w:t xml:space="preserve"> </w:t>
      </w:r>
      <w:r w:rsidRPr="00AC51F8">
        <w:rPr>
          <w:rFonts w:ascii="Arno Pro" w:hAnsi="Arno Pro"/>
          <w:b/>
          <w:bCs/>
          <w:noProof/>
          <w:sz w:val="16"/>
          <w:szCs w:val="24"/>
          <w:highlight w:val="yellow"/>
          <w:rPrChange w:id="509" w:author="jose adrian martinez gonzalez" w:date="2021-06-29T10:43:00Z">
            <w:rPr>
              <w:rFonts w:ascii="Arno Pro" w:hAnsi="Arno Pro"/>
              <w:b/>
              <w:bCs/>
              <w:noProof/>
              <w:sz w:val="16"/>
              <w:szCs w:val="24"/>
            </w:rPr>
          </w:rPrChange>
        </w:rPr>
        <w:t>2014</w:t>
      </w:r>
      <w:r w:rsidRPr="00AC51F8">
        <w:rPr>
          <w:rFonts w:ascii="Arno Pro" w:hAnsi="Arno Pro"/>
          <w:noProof/>
          <w:sz w:val="16"/>
          <w:szCs w:val="24"/>
          <w:highlight w:val="yellow"/>
          <w:rPrChange w:id="510" w:author="jose adrian martinez gonzalez" w:date="2021-06-29T10:43:00Z">
            <w:rPr>
              <w:rFonts w:ascii="Arno Pro" w:hAnsi="Arno Pro"/>
              <w:noProof/>
              <w:sz w:val="16"/>
              <w:szCs w:val="24"/>
            </w:rPr>
          </w:rPrChange>
        </w:rPr>
        <w:t xml:space="preserve">, </w:t>
      </w:r>
      <w:r w:rsidRPr="00AC51F8">
        <w:rPr>
          <w:rFonts w:ascii="Arno Pro" w:hAnsi="Arno Pro"/>
          <w:i/>
          <w:iCs/>
          <w:noProof/>
          <w:sz w:val="16"/>
          <w:szCs w:val="24"/>
          <w:highlight w:val="yellow"/>
          <w:rPrChange w:id="511" w:author="jose adrian martinez gonzalez" w:date="2021-06-29T10:43:00Z">
            <w:rPr>
              <w:rFonts w:ascii="Arno Pro" w:hAnsi="Arno Pro"/>
              <w:i/>
              <w:iCs/>
              <w:noProof/>
              <w:sz w:val="16"/>
              <w:szCs w:val="24"/>
            </w:rPr>
          </w:rPrChange>
        </w:rPr>
        <w:t>5</w:t>
      </w:r>
      <w:r w:rsidRPr="00AC51F8">
        <w:rPr>
          <w:rFonts w:ascii="Arno Pro" w:hAnsi="Arno Pro"/>
          <w:noProof/>
          <w:sz w:val="16"/>
          <w:szCs w:val="24"/>
          <w:highlight w:val="yellow"/>
          <w:rPrChange w:id="512" w:author="jose adrian martinez gonzalez" w:date="2021-06-29T10:43:00Z">
            <w:rPr>
              <w:rFonts w:ascii="Arno Pro" w:hAnsi="Arno Pro"/>
              <w:noProof/>
              <w:sz w:val="16"/>
              <w:szCs w:val="24"/>
            </w:rPr>
          </w:rPrChange>
        </w:rPr>
        <w:t xml:space="preserve"> (1), 1–7.</w:t>
      </w:r>
      <w:r w:rsidRPr="0030341E">
        <w:rPr>
          <w:rFonts w:ascii="Arno Pro" w:hAnsi="Arno Pro"/>
          <w:noProof/>
          <w:sz w:val="16"/>
          <w:szCs w:val="24"/>
        </w:rPr>
        <w:t xml:space="preserve"> </w:t>
      </w:r>
    </w:p>
    <w:p w14:paraId="40ACF890" w14:textId="5A021AB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9) </w:t>
      </w:r>
      <w:r w:rsidRPr="0030341E">
        <w:rPr>
          <w:rFonts w:ascii="Arno Pro" w:hAnsi="Arno Pro"/>
          <w:noProof/>
          <w:sz w:val="16"/>
          <w:szCs w:val="24"/>
        </w:rPr>
        <w:tab/>
        <w:t xml:space="preserve">Tran, L.; Lavrentovich, M. O.; Durey, G.; Darmon, A.; Haase, M. F.; Li, N.; Lee, D.; Stebe, K. J.; Kamien, R. D.; Lopez-Leon, T. Change in Stripes for Cholesteric Shells via Anchoring in Moderation. </w:t>
      </w:r>
      <w:r w:rsidRPr="0030341E">
        <w:rPr>
          <w:rFonts w:ascii="Arno Pro" w:hAnsi="Arno Pro"/>
          <w:i/>
          <w:iCs/>
          <w:noProof/>
          <w:sz w:val="16"/>
          <w:szCs w:val="24"/>
        </w:rPr>
        <w:t>Phys. Rev. X</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4), 041029. </w:t>
      </w:r>
    </w:p>
    <w:p w14:paraId="46C87944" w14:textId="1DC891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0) </w:t>
      </w:r>
      <w:r w:rsidRPr="0030341E">
        <w:rPr>
          <w:rFonts w:ascii="Arno Pro" w:hAnsi="Arno Pro"/>
          <w:noProof/>
          <w:sz w:val="16"/>
          <w:szCs w:val="24"/>
        </w:rPr>
        <w:tab/>
        <w:t xml:space="preserve">Durey, G.; Sohn, H. R. O.; Ackerman, P. J.; Brasselet, E.; Smalyukh, I. I.; Lopez-Leon, T. Topological Solitons, Cholesteric Fingers and Singular Defect Lines in Janus Liquid Crystal Shells.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11), 2669–2682. </w:t>
      </w:r>
    </w:p>
    <w:p w14:paraId="13E0EE16" w14:textId="32789D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1) </w:t>
      </w:r>
      <w:r w:rsidRPr="0030341E">
        <w:rPr>
          <w:rFonts w:ascii="Arno Pro" w:hAnsi="Arno Pro"/>
          <w:noProof/>
          <w:sz w:val="16"/>
          <w:szCs w:val="24"/>
        </w:rPr>
        <w:tab/>
        <w:t xml:space="preserve">Scharf, T. </w:t>
      </w:r>
      <w:r w:rsidRPr="0030341E">
        <w:rPr>
          <w:rFonts w:ascii="Arno Pro" w:hAnsi="Arno Pro"/>
          <w:i/>
          <w:iCs/>
          <w:noProof/>
          <w:sz w:val="16"/>
          <w:szCs w:val="24"/>
        </w:rPr>
        <w:t>Polarized Light in Liquid Crystals and Polymers</w:t>
      </w:r>
      <w:r w:rsidRPr="0030341E">
        <w:rPr>
          <w:rFonts w:ascii="Arno Pro" w:hAnsi="Arno Pro"/>
          <w:noProof/>
          <w:sz w:val="16"/>
          <w:szCs w:val="24"/>
        </w:rPr>
        <w:t xml:space="preserve">; John Wiley &amp; Sons, Inc., 2006. </w:t>
      </w:r>
    </w:p>
    <w:p w14:paraId="371A874D" w14:textId="582E48B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2) </w:t>
      </w:r>
      <w:r w:rsidRPr="0030341E">
        <w:rPr>
          <w:rFonts w:ascii="Arno Pro" w:hAnsi="Arno Pro"/>
          <w:noProof/>
          <w:sz w:val="16"/>
          <w:szCs w:val="24"/>
        </w:rPr>
        <w:tab/>
        <w:t xml:space="preserve">Miller, R.; Gleeson, H. Cubic Liquid Crystal Blue Phases. </w:t>
      </w:r>
      <w:r w:rsidRPr="0030341E">
        <w:rPr>
          <w:rFonts w:ascii="Arno Pro" w:hAnsi="Arno Pro"/>
          <w:i/>
          <w:iCs/>
          <w:noProof/>
          <w:sz w:val="16"/>
          <w:szCs w:val="24"/>
        </w:rPr>
        <w:t>J. Phys. II</w:t>
      </w:r>
      <w:r w:rsidRPr="0030341E">
        <w:rPr>
          <w:rFonts w:ascii="Arno Pro" w:hAnsi="Arno Pro"/>
          <w:noProof/>
          <w:sz w:val="16"/>
          <w:szCs w:val="24"/>
        </w:rPr>
        <w:t xml:space="preserve"> </w:t>
      </w:r>
      <w:r w:rsidRPr="0030341E">
        <w:rPr>
          <w:rFonts w:ascii="Arno Pro" w:hAnsi="Arno Pro"/>
          <w:b/>
          <w:bCs/>
          <w:noProof/>
          <w:sz w:val="16"/>
          <w:szCs w:val="24"/>
        </w:rPr>
        <w:t>1996</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6), 909–922. </w:t>
      </w:r>
    </w:p>
    <w:p w14:paraId="0FC56F7D" w14:textId="02A8E03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3) </w:t>
      </w:r>
      <w:r w:rsidRPr="0030341E">
        <w:rPr>
          <w:rFonts w:ascii="Arno Pro" w:hAnsi="Arno Pro"/>
          <w:noProof/>
          <w:sz w:val="16"/>
          <w:szCs w:val="24"/>
        </w:rPr>
        <w:tab/>
        <w:t xml:space="preserve">Chen, H. Y.; Hsieh, Y. C. Lattice Structure in Liquid-Crystal Blue Phase with Various Chiral Concentrations. </w:t>
      </w:r>
      <w:r w:rsidRPr="0030341E">
        <w:rPr>
          <w:rFonts w:ascii="Arno Pro" w:hAnsi="Arno Pro"/>
          <w:i/>
          <w:iCs/>
          <w:noProof/>
          <w:sz w:val="16"/>
          <w:szCs w:val="24"/>
        </w:rPr>
        <w:t>Liq. Cryst.</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42</w:t>
      </w:r>
      <w:r w:rsidRPr="0030341E">
        <w:rPr>
          <w:rFonts w:ascii="Arno Pro" w:hAnsi="Arno Pro"/>
          <w:noProof/>
          <w:sz w:val="16"/>
          <w:szCs w:val="24"/>
        </w:rPr>
        <w:t xml:space="preserve"> (10), 1472–1477. </w:t>
      </w:r>
    </w:p>
    <w:p w14:paraId="2452D213" w14:textId="23AE4CE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4) </w:t>
      </w:r>
      <w:r w:rsidRPr="0030341E">
        <w:rPr>
          <w:rFonts w:ascii="Arno Pro" w:hAnsi="Arno Pro"/>
          <w:noProof/>
          <w:sz w:val="16"/>
          <w:szCs w:val="24"/>
        </w:rPr>
        <w:tab/>
        <w:t xml:space="preserve">Fukuda, J.-I.; Nych, A.; Ognysta, U.; Žumer, S.; Muševič, I. Liquid-Crystalline Half-Skyrmion Lattice Spotted by Kossel Diagrams OPEN.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7234. </w:t>
      </w:r>
    </w:p>
    <w:p w14:paraId="1851D73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5) </w:t>
      </w:r>
      <w:r w:rsidRPr="0030341E">
        <w:rPr>
          <w:rFonts w:ascii="Arno Pro" w:hAnsi="Arno Pro"/>
          <w:noProof/>
          <w:sz w:val="16"/>
          <w:szCs w:val="24"/>
        </w:rPr>
        <w:tab/>
        <w:t xml:space="preserve">Hauser, A.; Thieme, M.; Saupe, A.; Heppke, G.; Krüerke, D. </w:t>
      </w:r>
      <w:r w:rsidRPr="0030341E">
        <w:rPr>
          <w:rFonts w:ascii="Arno Pro" w:hAnsi="Arno Pro"/>
          <w:i/>
          <w:iCs/>
          <w:noProof/>
          <w:sz w:val="16"/>
          <w:szCs w:val="24"/>
        </w:rPr>
        <w:lastRenderedPageBreak/>
        <w:t>Surface-Imaging of Frozen Blue Phases in a Discotic Liquid Crystal with Atomic Force Microscopy</w:t>
      </w:r>
      <w:r w:rsidRPr="0030341E">
        <w:rPr>
          <w:rFonts w:ascii="Arno Pro" w:hAnsi="Arno Pro"/>
          <w:noProof/>
          <w:sz w:val="16"/>
          <w:szCs w:val="24"/>
        </w:rPr>
        <w:t>; 1997; Vol. 7.</w:t>
      </w:r>
    </w:p>
    <w:p w14:paraId="16B9B77E" w14:textId="70C86F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6) </w:t>
      </w:r>
      <w:r w:rsidRPr="0030341E">
        <w:rPr>
          <w:rFonts w:ascii="Arno Pro" w:hAnsi="Arno Pro"/>
          <w:noProof/>
          <w:sz w:val="16"/>
          <w:szCs w:val="24"/>
        </w:rPr>
        <w:tab/>
        <w:t xml:space="preserve">Kikuchi, H.; Izena, S.; Higuchi, H.; Okumura, Y.; Higashiguchi, K. A Giant Polymer Lattice in a Polymer-Stabilized Blue Phase Liquid Crystal.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23), 4572–4575. </w:t>
      </w:r>
    </w:p>
    <w:p w14:paraId="6DC108D4" w14:textId="5459BE6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7) </w:t>
      </w:r>
      <w:r w:rsidRPr="0030341E">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6180. </w:t>
      </w:r>
    </w:p>
    <w:p w14:paraId="217CA5BA" w14:textId="11EA96E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8) </w:t>
      </w:r>
      <w:r w:rsidRPr="0030341E">
        <w:rPr>
          <w:rFonts w:ascii="Arno Pro" w:hAnsi="Arno Pro"/>
          <w:noProof/>
          <w:sz w:val="16"/>
          <w:szCs w:val="24"/>
        </w:rPr>
        <w:tab/>
        <w:t xml:space="preserve">Zasadzinski, J. A. N.; Meiboom, S.; Sammon, M. J.; Berreman, D. W. Freeze-Fracture Electron-Microscope Observations of the Blue Phase III.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86</w:t>
      </w:r>
      <w:r w:rsidRPr="0030341E">
        <w:rPr>
          <w:rFonts w:ascii="Arno Pro" w:hAnsi="Arno Pro"/>
          <w:noProof/>
          <w:sz w:val="16"/>
          <w:szCs w:val="24"/>
        </w:rPr>
        <w:t xml:space="preserve">, </w:t>
      </w:r>
      <w:r w:rsidRPr="0030341E">
        <w:rPr>
          <w:rFonts w:ascii="Arno Pro" w:hAnsi="Arno Pro"/>
          <w:i/>
          <w:iCs/>
          <w:noProof/>
          <w:sz w:val="16"/>
          <w:szCs w:val="24"/>
        </w:rPr>
        <w:t>57</w:t>
      </w:r>
      <w:r w:rsidRPr="0030341E">
        <w:rPr>
          <w:rFonts w:ascii="Arno Pro" w:hAnsi="Arno Pro"/>
          <w:noProof/>
          <w:sz w:val="16"/>
          <w:szCs w:val="24"/>
        </w:rPr>
        <w:t xml:space="preserve"> (3), 364–367. </w:t>
      </w:r>
    </w:p>
    <w:p w14:paraId="45EE9C06" w14:textId="6FAB6D0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9) </w:t>
      </w:r>
      <w:r w:rsidRPr="0030341E">
        <w:rPr>
          <w:rFonts w:ascii="Arno Pro" w:hAnsi="Arno Pro"/>
          <w:noProof/>
          <w:sz w:val="16"/>
          <w:szCs w:val="24"/>
        </w:rPr>
        <w:tab/>
        <w:t xml:space="preserve">Delacroix, H.; Gilli, J. M.; Erk, I.; Mariani, P. Structure Analysis of a Quenched Blue Phase I Using Electron Microscopy.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92</w:t>
      </w:r>
      <w:r w:rsidRPr="0030341E">
        <w:rPr>
          <w:rFonts w:ascii="Arno Pro" w:hAnsi="Arno Pro"/>
          <w:noProof/>
          <w:sz w:val="16"/>
          <w:szCs w:val="24"/>
        </w:rPr>
        <w:t xml:space="preserve">, </w:t>
      </w:r>
      <w:r w:rsidRPr="0030341E">
        <w:rPr>
          <w:rFonts w:ascii="Arno Pro" w:hAnsi="Arno Pro"/>
          <w:i/>
          <w:iCs/>
          <w:noProof/>
          <w:sz w:val="16"/>
          <w:szCs w:val="24"/>
        </w:rPr>
        <w:t>69</w:t>
      </w:r>
      <w:r w:rsidRPr="0030341E">
        <w:rPr>
          <w:rFonts w:ascii="Arno Pro" w:hAnsi="Arno Pro"/>
          <w:noProof/>
          <w:sz w:val="16"/>
          <w:szCs w:val="24"/>
        </w:rPr>
        <w:t xml:space="preserve"> (20), 2935–2938. </w:t>
      </w:r>
    </w:p>
    <w:p w14:paraId="6DE468A5" w14:textId="1E81F12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0) </w:t>
      </w:r>
      <w:r w:rsidRPr="0030341E">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30341E">
        <w:rPr>
          <w:rFonts w:ascii="Arno Pro" w:hAnsi="Arno Pro"/>
          <w:i/>
          <w:iCs/>
          <w:noProof/>
          <w:sz w:val="16"/>
          <w:szCs w:val="24"/>
        </w:rPr>
        <w:t>Mol. Cryst. Liq. Cryst. Sci. Technol. Sect. A. Mol. Cryst. Liq. Cryst.</w:t>
      </w:r>
      <w:r w:rsidRPr="0030341E">
        <w:rPr>
          <w:rFonts w:ascii="Arno Pro" w:hAnsi="Arno Pro"/>
          <w:noProof/>
          <w:sz w:val="16"/>
          <w:szCs w:val="24"/>
        </w:rPr>
        <w:t xml:space="preserve"> </w:t>
      </w:r>
      <w:r w:rsidRPr="0030341E">
        <w:rPr>
          <w:rFonts w:ascii="Arno Pro" w:hAnsi="Arno Pro"/>
          <w:b/>
          <w:bCs/>
          <w:noProof/>
          <w:sz w:val="16"/>
          <w:szCs w:val="24"/>
        </w:rPr>
        <w:t>1995</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 221–233. </w:t>
      </w:r>
    </w:p>
    <w:p w14:paraId="6E8F734E" w14:textId="7A0DD9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1) </w:t>
      </w:r>
      <w:r w:rsidRPr="0030341E">
        <w:rPr>
          <w:rFonts w:ascii="Arno Pro" w:hAnsi="Arno Pro"/>
          <w:noProof/>
          <w:sz w:val="16"/>
          <w:szCs w:val="24"/>
        </w:rPr>
        <w:tab/>
        <w:t xml:space="preserve">Higashiguchi, K.; Yasui, K.; Kikuchi, H. Direct Observation of Polymer-Stabilized Blue Phase I Structure with Confocal Laser Scanning Microscope. </w:t>
      </w:r>
      <w:r w:rsidRPr="0030341E">
        <w:rPr>
          <w:rFonts w:ascii="Arno Pro" w:hAnsi="Arno Pro"/>
          <w:i/>
          <w:iCs/>
          <w:noProof/>
          <w:sz w:val="16"/>
          <w:szCs w:val="24"/>
        </w:rPr>
        <w:t>J. Am. Chem. Soc.</w:t>
      </w:r>
      <w:r w:rsidRPr="0030341E">
        <w:rPr>
          <w:rFonts w:ascii="Arno Pro" w:hAnsi="Arno Pro"/>
          <w:noProof/>
          <w:sz w:val="16"/>
          <w:szCs w:val="24"/>
        </w:rPr>
        <w:t xml:space="preserve"> </w:t>
      </w:r>
      <w:r w:rsidRPr="0030341E">
        <w:rPr>
          <w:rFonts w:ascii="Arno Pro" w:hAnsi="Arno Pro"/>
          <w:b/>
          <w:bCs/>
          <w:noProof/>
          <w:sz w:val="16"/>
          <w:szCs w:val="24"/>
        </w:rPr>
        <w:t>2008</w:t>
      </w:r>
      <w:r w:rsidRPr="0030341E">
        <w:rPr>
          <w:rFonts w:ascii="Arno Pro" w:hAnsi="Arno Pro"/>
          <w:noProof/>
          <w:sz w:val="16"/>
          <w:szCs w:val="24"/>
        </w:rPr>
        <w:t xml:space="preserve">, </w:t>
      </w:r>
      <w:r w:rsidRPr="0030341E">
        <w:rPr>
          <w:rFonts w:ascii="Arno Pro" w:hAnsi="Arno Pro"/>
          <w:i/>
          <w:iCs/>
          <w:noProof/>
          <w:sz w:val="16"/>
          <w:szCs w:val="24"/>
        </w:rPr>
        <w:t>130</w:t>
      </w:r>
      <w:r w:rsidRPr="0030341E">
        <w:rPr>
          <w:rFonts w:ascii="Arno Pro" w:hAnsi="Arno Pro"/>
          <w:noProof/>
          <w:sz w:val="16"/>
          <w:szCs w:val="24"/>
        </w:rPr>
        <w:t xml:space="preserve"> (20), 6326–6327. </w:t>
      </w:r>
    </w:p>
    <w:p w14:paraId="104770CC" w14:textId="0069B637" w:rsidR="0030341E" w:rsidRPr="0030341E" w:rsidRDefault="0030341E" w:rsidP="0030341E">
      <w:pPr>
        <w:widowControl w:val="0"/>
        <w:autoSpaceDE w:val="0"/>
        <w:autoSpaceDN w:val="0"/>
        <w:adjustRightInd w:val="0"/>
        <w:spacing w:after="0"/>
        <w:ind w:left="640" w:hanging="640"/>
        <w:rPr>
          <w:rFonts w:ascii="Arno Pro" w:hAnsi="Arno Pro"/>
          <w:noProof/>
          <w:sz w:val="16"/>
        </w:rPr>
      </w:pPr>
      <w:r w:rsidRPr="0030341E">
        <w:rPr>
          <w:rFonts w:ascii="Arno Pro" w:hAnsi="Arno Pro"/>
          <w:noProof/>
          <w:sz w:val="16"/>
          <w:szCs w:val="24"/>
        </w:rPr>
        <w:t xml:space="preserve">(52) </w:t>
      </w:r>
      <w:r w:rsidRPr="0030341E">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9), 9487–9495. </w:t>
      </w:r>
    </w:p>
    <w:p w14:paraId="531F94F7" w14:textId="4911C62A" w:rsidR="008F20F9" w:rsidRDefault="004D4722" w:rsidP="00E863A2">
      <w:pPr>
        <w:widowControl w:val="0"/>
        <w:autoSpaceDE w:val="0"/>
        <w:autoSpaceDN w:val="0"/>
        <w:adjustRightInd w:val="0"/>
        <w:spacing w:after="0"/>
        <w:ind w:left="640" w:hanging="640"/>
        <w:rPr>
          <w:sz w:val="17"/>
          <w:szCs w:val="17"/>
        </w:rPr>
      </w:pPr>
      <w:r w:rsidRPr="004D4722">
        <w:rPr>
          <w:sz w:val="17"/>
          <w:szCs w:val="17"/>
        </w:rPr>
        <w:fldChar w:fldCharType="end"/>
      </w:r>
    </w:p>
    <w:p w14:paraId="668148A7" w14:textId="77777777" w:rsidR="008F20F9" w:rsidRDefault="008F20F9" w:rsidP="00556534">
      <w:pPr>
        <w:widowControl w:val="0"/>
        <w:autoSpaceDE w:val="0"/>
        <w:autoSpaceDN w:val="0"/>
        <w:adjustRightInd w:val="0"/>
        <w:spacing w:after="0"/>
        <w:ind w:left="640" w:hanging="640"/>
        <w:rPr>
          <w:sz w:val="17"/>
          <w:szCs w:val="17"/>
        </w:rPr>
      </w:pPr>
    </w:p>
    <w:p w14:paraId="3FF110B0" w14:textId="77777777" w:rsidR="008F20F9" w:rsidRDefault="008F20F9" w:rsidP="00556534">
      <w:pPr>
        <w:widowControl w:val="0"/>
        <w:autoSpaceDE w:val="0"/>
        <w:autoSpaceDN w:val="0"/>
        <w:adjustRightInd w:val="0"/>
        <w:spacing w:after="0"/>
        <w:ind w:left="640" w:hanging="640"/>
        <w:rPr>
          <w:sz w:val="17"/>
          <w:szCs w:val="17"/>
        </w:rPr>
      </w:pPr>
    </w:p>
    <w:p w14:paraId="6771AEE9" w14:textId="77777777" w:rsidR="008F20F9" w:rsidRDefault="008F20F9" w:rsidP="00556534">
      <w:pPr>
        <w:widowControl w:val="0"/>
        <w:autoSpaceDE w:val="0"/>
        <w:autoSpaceDN w:val="0"/>
        <w:adjustRightInd w:val="0"/>
        <w:spacing w:after="0"/>
        <w:ind w:left="640" w:hanging="640"/>
        <w:rPr>
          <w:sz w:val="17"/>
          <w:szCs w:val="17"/>
        </w:rPr>
      </w:pPr>
    </w:p>
    <w:p w14:paraId="0FA17B2A" w14:textId="77777777" w:rsidR="008F20F9" w:rsidRDefault="008F20F9" w:rsidP="00556534">
      <w:pPr>
        <w:widowControl w:val="0"/>
        <w:autoSpaceDE w:val="0"/>
        <w:autoSpaceDN w:val="0"/>
        <w:adjustRightInd w:val="0"/>
        <w:spacing w:after="0"/>
        <w:ind w:left="640" w:hanging="640"/>
        <w:rPr>
          <w:sz w:val="17"/>
          <w:szCs w:val="17"/>
        </w:rPr>
      </w:pPr>
    </w:p>
    <w:p w14:paraId="0487208B" w14:textId="77777777" w:rsidR="008F20F9" w:rsidRDefault="008F20F9" w:rsidP="00556534">
      <w:pPr>
        <w:widowControl w:val="0"/>
        <w:autoSpaceDE w:val="0"/>
        <w:autoSpaceDN w:val="0"/>
        <w:adjustRightInd w:val="0"/>
        <w:spacing w:after="0"/>
        <w:ind w:left="640" w:hanging="640"/>
        <w:rPr>
          <w:sz w:val="17"/>
          <w:szCs w:val="17"/>
        </w:rPr>
      </w:pPr>
    </w:p>
    <w:p w14:paraId="72800701" w14:textId="44DF37AA" w:rsidR="00DD29EF" w:rsidRDefault="000D2D84" w:rsidP="00556534">
      <w:pPr>
        <w:widowControl w:val="0"/>
        <w:autoSpaceDE w:val="0"/>
        <w:autoSpaceDN w:val="0"/>
        <w:adjustRightInd w:val="0"/>
        <w:spacing w:after="0"/>
        <w:ind w:left="640" w:hanging="640"/>
        <w:sectPr w:rsidR="00DD29EF" w:rsidSect="00984F9E">
          <w:type w:val="continuous"/>
          <w:pgSz w:w="12240" w:h="15840"/>
          <w:pgMar w:top="720" w:right="1094" w:bottom="720" w:left="1094" w:header="720" w:footer="720" w:gutter="0"/>
          <w:cols w:num="2" w:space="461"/>
        </w:sectPr>
      </w:pPr>
      <w:del w:id="513" w:author="jose adrian martinez gonzalez" w:date="2021-06-29T10:43:00Z">
        <w:r w:rsidDel="00354FB5">
          <w:br w:type="page"/>
        </w:r>
      </w:del>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5E5F1" w14:textId="77777777" w:rsidR="00C51DDE" w:rsidRDefault="00C51DDE">
      <w:r>
        <w:separator/>
      </w:r>
    </w:p>
    <w:p w14:paraId="53A31A27" w14:textId="77777777" w:rsidR="00C51DDE" w:rsidRDefault="00C51DDE"/>
  </w:endnote>
  <w:endnote w:type="continuationSeparator" w:id="0">
    <w:p w14:paraId="341A802A" w14:textId="77777777" w:rsidR="00C51DDE" w:rsidRDefault="00C51DDE">
      <w:r>
        <w:continuationSeparator/>
      </w:r>
    </w:p>
    <w:p w14:paraId="77B39F06" w14:textId="77777777" w:rsidR="00C51DDE" w:rsidRDefault="00C51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02A54057-A777-B542-9652-839479146559}"/>
    <w:embedBold r:id="rId2" w:fontKey="{9A149A6F-91E3-4E48-999B-B2F3D3A26072}"/>
    <w:embedItalic r:id="rId3" w:fontKey="{2E92FBF8-D387-D942-B1BA-C14CC65AC683}"/>
    <w:embedBoldItalic r:id="rId4" w:fontKey="{EC2C0A77-539F-7648-9AF4-AD1183FC2F49}"/>
  </w:font>
  <w:font w:name="New York">
    <w:altName w:val="Times New Roman"/>
    <w:panose1 w:val="020B0604020202020204"/>
    <w:charset w:val="00"/>
    <w:family w:val="roman"/>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yriad Pro Light">
    <w:altName w:val="Segoe UI Light"/>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embedRegular r:id="rId12" w:subsetted="1" w:fontKey="{3ABBCF29-D919-964F-AFE7-9337E2749CE4}"/>
  </w:font>
  <w:font w:name="Cambria Math">
    <w:panose1 w:val="02040503050406030204"/>
    <w:charset w:val="00"/>
    <w:family w:val="roman"/>
    <w:pitch w:val="variable"/>
    <w:sig w:usb0="E00002FF" w:usb1="420024FF" w:usb2="00000000" w:usb3="00000000" w:csb0="0000019F" w:csb1="00000000"/>
    <w:embedRegular r:id="rId13" w:fontKey="{0D8DA266-7555-D54A-A993-49183FAAAFB3}"/>
    <w:embedItalic r:id="rId14" w:fontKey="{B94944B3-0BF2-4D4E-9ED7-F9C37E7D49A6}"/>
    <w:embedBoldItalic r:id="rId15" w:fontKey="{9D4F478A-3FCE-C64A-B61F-B2B524287B15}"/>
  </w:font>
  <w:font w:name="Cambria">
    <w:panose1 w:val="02040503050406030204"/>
    <w:charset w:val="00"/>
    <w:family w:val="roman"/>
    <w:pitch w:val="variable"/>
    <w:sig w:usb0="E00006FF" w:usb1="420024FF" w:usb2="02000000" w:usb3="00000000" w:csb0="0000019F" w:csb1="00000000"/>
    <w:embedRegular r:id="rId16" w:subsetted="1" w:fontKey="{6292E80E-9D0A-D049-8617-6B7D16034F1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2B6D79" w14:textId="77777777" w:rsidR="00C51DDE" w:rsidRDefault="00C51DDE">
      <w:r>
        <w:separator/>
      </w:r>
    </w:p>
    <w:p w14:paraId="78136F41" w14:textId="77777777" w:rsidR="00C51DDE" w:rsidRDefault="00C51DDE"/>
  </w:footnote>
  <w:footnote w:type="continuationSeparator" w:id="0">
    <w:p w14:paraId="4275C1E6" w14:textId="77777777" w:rsidR="00C51DDE" w:rsidRDefault="00C51DDE">
      <w:r>
        <w:continuationSeparator/>
      </w:r>
    </w:p>
    <w:p w14:paraId="3A9C6DDF" w14:textId="77777777" w:rsidR="00C51DDE" w:rsidRDefault="00C51D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adrian martinez gonzalez">
    <w15:presenceInfo w15:providerId="Windows Live" w15:userId="ef1ce9bffb4da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7"/>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sa1ADeQNuMtAAAA"/>
  </w:docVars>
  <w:rsids>
    <w:rsidRoot w:val="00BB725C"/>
    <w:rsid w:val="00000F5E"/>
    <w:rsid w:val="00006A20"/>
    <w:rsid w:val="00011FC1"/>
    <w:rsid w:val="00016088"/>
    <w:rsid w:val="000201D0"/>
    <w:rsid w:val="00023CBC"/>
    <w:rsid w:val="00026728"/>
    <w:rsid w:val="0003046A"/>
    <w:rsid w:val="00035640"/>
    <w:rsid w:val="00044177"/>
    <w:rsid w:val="00045622"/>
    <w:rsid w:val="00047F1F"/>
    <w:rsid w:val="00050D06"/>
    <w:rsid w:val="00055F46"/>
    <w:rsid w:val="000567DC"/>
    <w:rsid w:val="000633CB"/>
    <w:rsid w:val="00064428"/>
    <w:rsid w:val="00065C2F"/>
    <w:rsid w:val="0006760B"/>
    <w:rsid w:val="00074537"/>
    <w:rsid w:val="00075DA2"/>
    <w:rsid w:val="00077E63"/>
    <w:rsid w:val="00086118"/>
    <w:rsid w:val="00087632"/>
    <w:rsid w:val="0008770A"/>
    <w:rsid w:val="000908C7"/>
    <w:rsid w:val="0009203A"/>
    <w:rsid w:val="000A2E59"/>
    <w:rsid w:val="000A65BB"/>
    <w:rsid w:val="000B0F22"/>
    <w:rsid w:val="000B4379"/>
    <w:rsid w:val="000C2449"/>
    <w:rsid w:val="000C24C9"/>
    <w:rsid w:val="000C5AD7"/>
    <w:rsid w:val="000C7AFE"/>
    <w:rsid w:val="000D1A61"/>
    <w:rsid w:val="000D2D84"/>
    <w:rsid w:val="000D61EF"/>
    <w:rsid w:val="000E0D2E"/>
    <w:rsid w:val="000E207F"/>
    <w:rsid w:val="000E75E3"/>
    <w:rsid w:val="000F22E7"/>
    <w:rsid w:val="000F3231"/>
    <w:rsid w:val="000F4107"/>
    <w:rsid w:val="000F5F90"/>
    <w:rsid w:val="000F7E85"/>
    <w:rsid w:val="001000B0"/>
    <w:rsid w:val="00101D1F"/>
    <w:rsid w:val="00123D42"/>
    <w:rsid w:val="00127B58"/>
    <w:rsid w:val="0013204E"/>
    <w:rsid w:val="001379DD"/>
    <w:rsid w:val="00140720"/>
    <w:rsid w:val="00141659"/>
    <w:rsid w:val="00142C08"/>
    <w:rsid w:val="0015103C"/>
    <w:rsid w:val="0015109A"/>
    <w:rsid w:val="00154934"/>
    <w:rsid w:val="00155F66"/>
    <w:rsid w:val="00156754"/>
    <w:rsid w:val="00156773"/>
    <w:rsid w:val="00157E12"/>
    <w:rsid w:val="00160784"/>
    <w:rsid w:val="00166274"/>
    <w:rsid w:val="00166CC8"/>
    <w:rsid w:val="00167D0D"/>
    <w:rsid w:val="001718F3"/>
    <w:rsid w:val="0017254B"/>
    <w:rsid w:val="00175AF7"/>
    <w:rsid w:val="00175E18"/>
    <w:rsid w:val="00181AD2"/>
    <w:rsid w:val="001852EB"/>
    <w:rsid w:val="001907EB"/>
    <w:rsid w:val="001931DC"/>
    <w:rsid w:val="00194AD8"/>
    <w:rsid w:val="00195B55"/>
    <w:rsid w:val="001975F7"/>
    <w:rsid w:val="001977EC"/>
    <w:rsid w:val="001A3086"/>
    <w:rsid w:val="001A531E"/>
    <w:rsid w:val="001B71A1"/>
    <w:rsid w:val="001C1620"/>
    <w:rsid w:val="001C2AE4"/>
    <w:rsid w:val="001C3895"/>
    <w:rsid w:val="001C3F48"/>
    <w:rsid w:val="001D30B2"/>
    <w:rsid w:val="001D5087"/>
    <w:rsid w:val="001D60E1"/>
    <w:rsid w:val="001E451C"/>
    <w:rsid w:val="001E5766"/>
    <w:rsid w:val="001E7AAB"/>
    <w:rsid w:val="001F3D3B"/>
    <w:rsid w:val="001F57C7"/>
    <w:rsid w:val="001F78C4"/>
    <w:rsid w:val="002031A2"/>
    <w:rsid w:val="0021224A"/>
    <w:rsid w:val="002217E4"/>
    <w:rsid w:val="00222EF1"/>
    <w:rsid w:val="0022638B"/>
    <w:rsid w:val="00230408"/>
    <w:rsid w:val="002401A9"/>
    <w:rsid w:val="00242010"/>
    <w:rsid w:val="0024409A"/>
    <w:rsid w:val="002458E3"/>
    <w:rsid w:val="0024638B"/>
    <w:rsid w:val="00256ED8"/>
    <w:rsid w:val="00260789"/>
    <w:rsid w:val="00262086"/>
    <w:rsid w:val="00263937"/>
    <w:rsid w:val="002665D9"/>
    <w:rsid w:val="00267540"/>
    <w:rsid w:val="002729FB"/>
    <w:rsid w:val="00275C16"/>
    <w:rsid w:val="00284E53"/>
    <w:rsid w:val="002869BE"/>
    <w:rsid w:val="002933A5"/>
    <w:rsid w:val="002A22F5"/>
    <w:rsid w:val="002A555D"/>
    <w:rsid w:val="002A7098"/>
    <w:rsid w:val="002A7D96"/>
    <w:rsid w:val="002B0F99"/>
    <w:rsid w:val="002B1C9E"/>
    <w:rsid w:val="002B2E36"/>
    <w:rsid w:val="002B56A6"/>
    <w:rsid w:val="002B6A77"/>
    <w:rsid w:val="002C1F95"/>
    <w:rsid w:val="002C3431"/>
    <w:rsid w:val="002D0B8E"/>
    <w:rsid w:val="002D0CB4"/>
    <w:rsid w:val="002D37A6"/>
    <w:rsid w:val="002D4691"/>
    <w:rsid w:val="002D6B2E"/>
    <w:rsid w:val="002E2F1A"/>
    <w:rsid w:val="002E3109"/>
    <w:rsid w:val="002E74A5"/>
    <w:rsid w:val="002F12BD"/>
    <w:rsid w:val="002F1A8A"/>
    <w:rsid w:val="002F2FC9"/>
    <w:rsid w:val="002F5F55"/>
    <w:rsid w:val="002F77CB"/>
    <w:rsid w:val="0030341E"/>
    <w:rsid w:val="00310911"/>
    <w:rsid w:val="00310B76"/>
    <w:rsid w:val="00311694"/>
    <w:rsid w:val="00312AB9"/>
    <w:rsid w:val="00314AE0"/>
    <w:rsid w:val="00315FF6"/>
    <w:rsid w:val="00335CB0"/>
    <w:rsid w:val="00340224"/>
    <w:rsid w:val="00342684"/>
    <w:rsid w:val="0035002E"/>
    <w:rsid w:val="003547B0"/>
    <w:rsid w:val="00354A91"/>
    <w:rsid w:val="00354FB5"/>
    <w:rsid w:val="00357396"/>
    <w:rsid w:val="003601C7"/>
    <w:rsid w:val="00360DC5"/>
    <w:rsid w:val="00362385"/>
    <w:rsid w:val="003633CE"/>
    <w:rsid w:val="003679A1"/>
    <w:rsid w:val="0037288D"/>
    <w:rsid w:val="00372DAE"/>
    <w:rsid w:val="00373D7B"/>
    <w:rsid w:val="0037715A"/>
    <w:rsid w:val="00394F45"/>
    <w:rsid w:val="00395FBD"/>
    <w:rsid w:val="003A0F5F"/>
    <w:rsid w:val="003A199B"/>
    <w:rsid w:val="003A4F61"/>
    <w:rsid w:val="003B0F2A"/>
    <w:rsid w:val="003B4AF3"/>
    <w:rsid w:val="003B5FBD"/>
    <w:rsid w:val="003C2BE3"/>
    <w:rsid w:val="003D68C8"/>
    <w:rsid w:val="003E4601"/>
    <w:rsid w:val="003E5207"/>
    <w:rsid w:val="003F4361"/>
    <w:rsid w:val="00400868"/>
    <w:rsid w:val="004028E0"/>
    <w:rsid w:val="0040435C"/>
    <w:rsid w:val="0041079D"/>
    <w:rsid w:val="00414820"/>
    <w:rsid w:val="00422950"/>
    <w:rsid w:val="0042433C"/>
    <w:rsid w:val="0042550F"/>
    <w:rsid w:val="00427112"/>
    <w:rsid w:val="0042794C"/>
    <w:rsid w:val="00433AB9"/>
    <w:rsid w:val="004457AE"/>
    <w:rsid w:val="00454DFC"/>
    <w:rsid w:val="004564CF"/>
    <w:rsid w:val="00456651"/>
    <w:rsid w:val="0046195D"/>
    <w:rsid w:val="00464ABF"/>
    <w:rsid w:val="00466B90"/>
    <w:rsid w:val="00466B99"/>
    <w:rsid w:val="004702CD"/>
    <w:rsid w:val="00473D44"/>
    <w:rsid w:val="00474333"/>
    <w:rsid w:val="0047460B"/>
    <w:rsid w:val="0047561C"/>
    <w:rsid w:val="00491381"/>
    <w:rsid w:val="00493678"/>
    <w:rsid w:val="0049449E"/>
    <w:rsid w:val="00496138"/>
    <w:rsid w:val="00496B72"/>
    <w:rsid w:val="004A62CB"/>
    <w:rsid w:val="004A742B"/>
    <w:rsid w:val="004B0BD2"/>
    <w:rsid w:val="004B1559"/>
    <w:rsid w:val="004C2431"/>
    <w:rsid w:val="004C7072"/>
    <w:rsid w:val="004D4722"/>
    <w:rsid w:val="004E1DB9"/>
    <w:rsid w:val="004E35E0"/>
    <w:rsid w:val="004F584C"/>
    <w:rsid w:val="004F5D72"/>
    <w:rsid w:val="004F7B1B"/>
    <w:rsid w:val="00505BF7"/>
    <w:rsid w:val="00510548"/>
    <w:rsid w:val="00514272"/>
    <w:rsid w:val="00517187"/>
    <w:rsid w:val="0052746A"/>
    <w:rsid w:val="005275E9"/>
    <w:rsid w:val="00527B66"/>
    <w:rsid w:val="005327A4"/>
    <w:rsid w:val="005329C7"/>
    <w:rsid w:val="005334E5"/>
    <w:rsid w:val="00536681"/>
    <w:rsid w:val="00536D48"/>
    <w:rsid w:val="00540D7E"/>
    <w:rsid w:val="005417CB"/>
    <w:rsid w:val="0054631D"/>
    <w:rsid w:val="00551789"/>
    <w:rsid w:val="00552A07"/>
    <w:rsid w:val="00554BA2"/>
    <w:rsid w:val="00555F3B"/>
    <w:rsid w:val="00556534"/>
    <w:rsid w:val="005566A6"/>
    <w:rsid w:val="00567AEF"/>
    <w:rsid w:val="00567C52"/>
    <w:rsid w:val="00571521"/>
    <w:rsid w:val="005721AD"/>
    <w:rsid w:val="00572B9B"/>
    <w:rsid w:val="005732B1"/>
    <w:rsid w:val="00573D10"/>
    <w:rsid w:val="005754B8"/>
    <w:rsid w:val="00575965"/>
    <w:rsid w:val="00582B54"/>
    <w:rsid w:val="00591A57"/>
    <w:rsid w:val="0059535F"/>
    <w:rsid w:val="005A633E"/>
    <w:rsid w:val="005B1296"/>
    <w:rsid w:val="005B1F86"/>
    <w:rsid w:val="005B57D6"/>
    <w:rsid w:val="005B6E73"/>
    <w:rsid w:val="005C650D"/>
    <w:rsid w:val="005D0C10"/>
    <w:rsid w:val="005D1809"/>
    <w:rsid w:val="005D2065"/>
    <w:rsid w:val="005D707E"/>
    <w:rsid w:val="005E462E"/>
    <w:rsid w:val="005E67CC"/>
    <w:rsid w:val="005F0689"/>
    <w:rsid w:val="005F1CD3"/>
    <w:rsid w:val="005F48A7"/>
    <w:rsid w:val="005F5C5C"/>
    <w:rsid w:val="00604E00"/>
    <w:rsid w:val="00604F23"/>
    <w:rsid w:val="00610A62"/>
    <w:rsid w:val="006116BC"/>
    <w:rsid w:val="00613859"/>
    <w:rsid w:val="0061440B"/>
    <w:rsid w:val="00614F2E"/>
    <w:rsid w:val="00616D68"/>
    <w:rsid w:val="00631B3F"/>
    <w:rsid w:val="00631DD6"/>
    <w:rsid w:val="00631E32"/>
    <w:rsid w:val="0064353C"/>
    <w:rsid w:val="0064623B"/>
    <w:rsid w:val="006532A9"/>
    <w:rsid w:val="0066205F"/>
    <w:rsid w:val="00664489"/>
    <w:rsid w:val="006728CA"/>
    <w:rsid w:val="0067636E"/>
    <w:rsid w:val="00676E8A"/>
    <w:rsid w:val="00683F06"/>
    <w:rsid w:val="0068757A"/>
    <w:rsid w:val="006A474B"/>
    <w:rsid w:val="006A6135"/>
    <w:rsid w:val="006B0EC1"/>
    <w:rsid w:val="006B1E2C"/>
    <w:rsid w:val="006B2581"/>
    <w:rsid w:val="006B3DF7"/>
    <w:rsid w:val="006B5198"/>
    <w:rsid w:val="006B5D46"/>
    <w:rsid w:val="006C0CA7"/>
    <w:rsid w:val="006C5E19"/>
    <w:rsid w:val="006D42F1"/>
    <w:rsid w:val="006E5DCA"/>
    <w:rsid w:val="006E6BC5"/>
    <w:rsid w:val="006E7285"/>
    <w:rsid w:val="006F268D"/>
    <w:rsid w:val="006F35A4"/>
    <w:rsid w:val="006F35D7"/>
    <w:rsid w:val="007009DA"/>
    <w:rsid w:val="007055FE"/>
    <w:rsid w:val="00705BE5"/>
    <w:rsid w:val="0070717F"/>
    <w:rsid w:val="0071011A"/>
    <w:rsid w:val="0071182A"/>
    <w:rsid w:val="007130C0"/>
    <w:rsid w:val="007179F0"/>
    <w:rsid w:val="00725E67"/>
    <w:rsid w:val="007331FF"/>
    <w:rsid w:val="00736F5E"/>
    <w:rsid w:val="00737A57"/>
    <w:rsid w:val="00750825"/>
    <w:rsid w:val="007520E3"/>
    <w:rsid w:val="00752A21"/>
    <w:rsid w:val="007629D3"/>
    <w:rsid w:val="00765EBA"/>
    <w:rsid w:val="007774B4"/>
    <w:rsid w:val="00786671"/>
    <w:rsid w:val="0078695A"/>
    <w:rsid w:val="00787F3D"/>
    <w:rsid w:val="00792261"/>
    <w:rsid w:val="0079701C"/>
    <w:rsid w:val="007B509B"/>
    <w:rsid w:val="007C1383"/>
    <w:rsid w:val="007C2994"/>
    <w:rsid w:val="007C3680"/>
    <w:rsid w:val="007D060C"/>
    <w:rsid w:val="007D09CB"/>
    <w:rsid w:val="007D0F5B"/>
    <w:rsid w:val="007D239A"/>
    <w:rsid w:val="007D6170"/>
    <w:rsid w:val="007E19EA"/>
    <w:rsid w:val="007E20A2"/>
    <w:rsid w:val="007E289B"/>
    <w:rsid w:val="007F0AFF"/>
    <w:rsid w:val="007F2481"/>
    <w:rsid w:val="007F36DD"/>
    <w:rsid w:val="007F3FDD"/>
    <w:rsid w:val="007F5479"/>
    <w:rsid w:val="007F6792"/>
    <w:rsid w:val="00803489"/>
    <w:rsid w:val="008159EE"/>
    <w:rsid w:val="00826031"/>
    <w:rsid w:val="00827DA2"/>
    <w:rsid w:val="00833835"/>
    <w:rsid w:val="00833E8B"/>
    <w:rsid w:val="008348A2"/>
    <w:rsid w:val="00835CBD"/>
    <w:rsid w:val="00841189"/>
    <w:rsid w:val="00842B16"/>
    <w:rsid w:val="008438E2"/>
    <w:rsid w:val="008448AB"/>
    <w:rsid w:val="00845C3E"/>
    <w:rsid w:val="00852E63"/>
    <w:rsid w:val="008578AD"/>
    <w:rsid w:val="0086004B"/>
    <w:rsid w:val="00865479"/>
    <w:rsid w:val="008655C0"/>
    <w:rsid w:val="008779A0"/>
    <w:rsid w:val="00896F73"/>
    <w:rsid w:val="008977ED"/>
    <w:rsid w:val="008A78FE"/>
    <w:rsid w:val="008B005F"/>
    <w:rsid w:val="008B3498"/>
    <w:rsid w:val="008B3992"/>
    <w:rsid w:val="008B3EE5"/>
    <w:rsid w:val="008B421A"/>
    <w:rsid w:val="008B6CE4"/>
    <w:rsid w:val="008C1480"/>
    <w:rsid w:val="008C60EA"/>
    <w:rsid w:val="008D2DFE"/>
    <w:rsid w:val="008D3D15"/>
    <w:rsid w:val="008D567C"/>
    <w:rsid w:val="008E56EC"/>
    <w:rsid w:val="008F154B"/>
    <w:rsid w:val="008F20F9"/>
    <w:rsid w:val="008F712D"/>
    <w:rsid w:val="00901A99"/>
    <w:rsid w:val="00917024"/>
    <w:rsid w:val="0092037A"/>
    <w:rsid w:val="00920BDC"/>
    <w:rsid w:val="009246AD"/>
    <w:rsid w:val="009253BD"/>
    <w:rsid w:val="00927CDC"/>
    <w:rsid w:val="009378A2"/>
    <w:rsid w:val="00945EB1"/>
    <w:rsid w:val="00951B76"/>
    <w:rsid w:val="0095296A"/>
    <w:rsid w:val="00957C0B"/>
    <w:rsid w:val="00962DD8"/>
    <w:rsid w:val="009647CB"/>
    <w:rsid w:val="00966620"/>
    <w:rsid w:val="00967862"/>
    <w:rsid w:val="00967927"/>
    <w:rsid w:val="009706AD"/>
    <w:rsid w:val="009718D5"/>
    <w:rsid w:val="00976106"/>
    <w:rsid w:val="009765EF"/>
    <w:rsid w:val="00984F9E"/>
    <w:rsid w:val="00994F93"/>
    <w:rsid w:val="00997ED1"/>
    <w:rsid w:val="009A2B20"/>
    <w:rsid w:val="009A31B9"/>
    <w:rsid w:val="009A611A"/>
    <w:rsid w:val="009B1AAD"/>
    <w:rsid w:val="009B1AF1"/>
    <w:rsid w:val="009C3157"/>
    <w:rsid w:val="009D0D24"/>
    <w:rsid w:val="009D6164"/>
    <w:rsid w:val="009E60DC"/>
    <w:rsid w:val="009E7763"/>
    <w:rsid w:val="00A02D62"/>
    <w:rsid w:val="00A0434E"/>
    <w:rsid w:val="00A13AA9"/>
    <w:rsid w:val="00A14951"/>
    <w:rsid w:val="00A22902"/>
    <w:rsid w:val="00A23DB1"/>
    <w:rsid w:val="00A241FD"/>
    <w:rsid w:val="00A269C9"/>
    <w:rsid w:val="00A300A1"/>
    <w:rsid w:val="00A347EF"/>
    <w:rsid w:val="00A34E87"/>
    <w:rsid w:val="00A4350A"/>
    <w:rsid w:val="00A43E50"/>
    <w:rsid w:val="00A444E1"/>
    <w:rsid w:val="00A460B5"/>
    <w:rsid w:val="00A46C91"/>
    <w:rsid w:val="00A4733C"/>
    <w:rsid w:val="00A503AC"/>
    <w:rsid w:val="00A54DAA"/>
    <w:rsid w:val="00A652E7"/>
    <w:rsid w:val="00A66999"/>
    <w:rsid w:val="00A66EDD"/>
    <w:rsid w:val="00A67D77"/>
    <w:rsid w:val="00A71C00"/>
    <w:rsid w:val="00A75536"/>
    <w:rsid w:val="00A76BF6"/>
    <w:rsid w:val="00A77B6E"/>
    <w:rsid w:val="00A85157"/>
    <w:rsid w:val="00A878FF"/>
    <w:rsid w:val="00A91593"/>
    <w:rsid w:val="00A920E1"/>
    <w:rsid w:val="00AA14A1"/>
    <w:rsid w:val="00AA485B"/>
    <w:rsid w:val="00AA4EA8"/>
    <w:rsid w:val="00AA59DC"/>
    <w:rsid w:val="00AC1839"/>
    <w:rsid w:val="00AC3325"/>
    <w:rsid w:val="00AC51F8"/>
    <w:rsid w:val="00AC5F97"/>
    <w:rsid w:val="00AC6438"/>
    <w:rsid w:val="00AD4A9A"/>
    <w:rsid w:val="00AD520F"/>
    <w:rsid w:val="00AE0918"/>
    <w:rsid w:val="00AE4B97"/>
    <w:rsid w:val="00AF0F33"/>
    <w:rsid w:val="00AF1765"/>
    <w:rsid w:val="00AF2AD1"/>
    <w:rsid w:val="00B03A28"/>
    <w:rsid w:val="00B1663A"/>
    <w:rsid w:val="00B204A8"/>
    <w:rsid w:val="00B242D9"/>
    <w:rsid w:val="00B2498D"/>
    <w:rsid w:val="00B26F56"/>
    <w:rsid w:val="00B33E45"/>
    <w:rsid w:val="00B34D04"/>
    <w:rsid w:val="00B37CFC"/>
    <w:rsid w:val="00B42C29"/>
    <w:rsid w:val="00B43839"/>
    <w:rsid w:val="00B538AB"/>
    <w:rsid w:val="00B53DCC"/>
    <w:rsid w:val="00B563D9"/>
    <w:rsid w:val="00B57139"/>
    <w:rsid w:val="00B5756B"/>
    <w:rsid w:val="00B631C9"/>
    <w:rsid w:val="00B6632C"/>
    <w:rsid w:val="00B71491"/>
    <w:rsid w:val="00B73B95"/>
    <w:rsid w:val="00B7618D"/>
    <w:rsid w:val="00B802F8"/>
    <w:rsid w:val="00B81CA6"/>
    <w:rsid w:val="00B832B8"/>
    <w:rsid w:val="00B85315"/>
    <w:rsid w:val="00B8567B"/>
    <w:rsid w:val="00B85BB5"/>
    <w:rsid w:val="00B875D7"/>
    <w:rsid w:val="00B879BD"/>
    <w:rsid w:val="00B90B5C"/>
    <w:rsid w:val="00B93461"/>
    <w:rsid w:val="00B9469E"/>
    <w:rsid w:val="00B952DD"/>
    <w:rsid w:val="00B95F56"/>
    <w:rsid w:val="00B95F64"/>
    <w:rsid w:val="00B97259"/>
    <w:rsid w:val="00BA05F4"/>
    <w:rsid w:val="00BA4F79"/>
    <w:rsid w:val="00BA5501"/>
    <w:rsid w:val="00BA5CAF"/>
    <w:rsid w:val="00BA6A13"/>
    <w:rsid w:val="00BB1134"/>
    <w:rsid w:val="00BB416B"/>
    <w:rsid w:val="00BB57E0"/>
    <w:rsid w:val="00BB725C"/>
    <w:rsid w:val="00BC0B9B"/>
    <w:rsid w:val="00BC34A4"/>
    <w:rsid w:val="00BC3E2A"/>
    <w:rsid w:val="00BC4742"/>
    <w:rsid w:val="00BC6753"/>
    <w:rsid w:val="00BD0668"/>
    <w:rsid w:val="00BD3319"/>
    <w:rsid w:val="00BD41D8"/>
    <w:rsid w:val="00BD4323"/>
    <w:rsid w:val="00BD5122"/>
    <w:rsid w:val="00BD77A1"/>
    <w:rsid w:val="00BE2CA7"/>
    <w:rsid w:val="00BE533F"/>
    <w:rsid w:val="00BF0EFA"/>
    <w:rsid w:val="00BF40B8"/>
    <w:rsid w:val="00BF56EB"/>
    <w:rsid w:val="00BF5FA6"/>
    <w:rsid w:val="00C03F4D"/>
    <w:rsid w:val="00C04FBC"/>
    <w:rsid w:val="00C0507A"/>
    <w:rsid w:val="00C06CFC"/>
    <w:rsid w:val="00C07093"/>
    <w:rsid w:val="00C07663"/>
    <w:rsid w:val="00C14D1A"/>
    <w:rsid w:val="00C168F2"/>
    <w:rsid w:val="00C16F46"/>
    <w:rsid w:val="00C17F94"/>
    <w:rsid w:val="00C30403"/>
    <w:rsid w:val="00C349CF"/>
    <w:rsid w:val="00C40331"/>
    <w:rsid w:val="00C45E7B"/>
    <w:rsid w:val="00C51DDE"/>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568"/>
    <w:rsid w:val="00CA26EB"/>
    <w:rsid w:val="00CA28FC"/>
    <w:rsid w:val="00CA7012"/>
    <w:rsid w:val="00CB77A8"/>
    <w:rsid w:val="00CC0FA5"/>
    <w:rsid w:val="00CC4595"/>
    <w:rsid w:val="00CC4EF6"/>
    <w:rsid w:val="00CE04A5"/>
    <w:rsid w:val="00CE172B"/>
    <w:rsid w:val="00CE1C3F"/>
    <w:rsid w:val="00CE7A49"/>
    <w:rsid w:val="00CF2B92"/>
    <w:rsid w:val="00CF5659"/>
    <w:rsid w:val="00CF58CA"/>
    <w:rsid w:val="00CF6978"/>
    <w:rsid w:val="00D00809"/>
    <w:rsid w:val="00D02BEF"/>
    <w:rsid w:val="00D0596F"/>
    <w:rsid w:val="00D1048D"/>
    <w:rsid w:val="00D13B1B"/>
    <w:rsid w:val="00D16AE5"/>
    <w:rsid w:val="00D1791E"/>
    <w:rsid w:val="00D20686"/>
    <w:rsid w:val="00D2137A"/>
    <w:rsid w:val="00D24248"/>
    <w:rsid w:val="00D24ED0"/>
    <w:rsid w:val="00D25B6E"/>
    <w:rsid w:val="00D4514F"/>
    <w:rsid w:val="00D4706A"/>
    <w:rsid w:val="00D51920"/>
    <w:rsid w:val="00D56B92"/>
    <w:rsid w:val="00D579B7"/>
    <w:rsid w:val="00D60B9B"/>
    <w:rsid w:val="00D61DBF"/>
    <w:rsid w:val="00D64983"/>
    <w:rsid w:val="00D66756"/>
    <w:rsid w:val="00D8540B"/>
    <w:rsid w:val="00D86677"/>
    <w:rsid w:val="00D90CAB"/>
    <w:rsid w:val="00D92468"/>
    <w:rsid w:val="00D928D2"/>
    <w:rsid w:val="00D92DF4"/>
    <w:rsid w:val="00D93C84"/>
    <w:rsid w:val="00D97F10"/>
    <w:rsid w:val="00DA0762"/>
    <w:rsid w:val="00DA3BF4"/>
    <w:rsid w:val="00DB0285"/>
    <w:rsid w:val="00DB1627"/>
    <w:rsid w:val="00DB364B"/>
    <w:rsid w:val="00DB674F"/>
    <w:rsid w:val="00DC0A24"/>
    <w:rsid w:val="00DC35B2"/>
    <w:rsid w:val="00DC367D"/>
    <w:rsid w:val="00DC6400"/>
    <w:rsid w:val="00DD1160"/>
    <w:rsid w:val="00DD1EEC"/>
    <w:rsid w:val="00DD29EF"/>
    <w:rsid w:val="00DE329D"/>
    <w:rsid w:val="00DE78D2"/>
    <w:rsid w:val="00DF325A"/>
    <w:rsid w:val="00DF4932"/>
    <w:rsid w:val="00DF59F4"/>
    <w:rsid w:val="00DF683D"/>
    <w:rsid w:val="00E03A82"/>
    <w:rsid w:val="00E03C58"/>
    <w:rsid w:val="00E074F2"/>
    <w:rsid w:val="00E15F0E"/>
    <w:rsid w:val="00E17AA2"/>
    <w:rsid w:val="00E2155F"/>
    <w:rsid w:val="00E2340D"/>
    <w:rsid w:val="00E326EC"/>
    <w:rsid w:val="00E32A18"/>
    <w:rsid w:val="00E36352"/>
    <w:rsid w:val="00E430EA"/>
    <w:rsid w:val="00E43189"/>
    <w:rsid w:val="00E45FA1"/>
    <w:rsid w:val="00E46BD3"/>
    <w:rsid w:val="00E65825"/>
    <w:rsid w:val="00E667EB"/>
    <w:rsid w:val="00E73BAE"/>
    <w:rsid w:val="00E75388"/>
    <w:rsid w:val="00E83945"/>
    <w:rsid w:val="00E84CB9"/>
    <w:rsid w:val="00E851E8"/>
    <w:rsid w:val="00E863A2"/>
    <w:rsid w:val="00E96302"/>
    <w:rsid w:val="00EA20DF"/>
    <w:rsid w:val="00EA2275"/>
    <w:rsid w:val="00EA282F"/>
    <w:rsid w:val="00EA2B0F"/>
    <w:rsid w:val="00EB012A"/>
    <w:rsid w:val="00EB2083"/>
    <w:rsid w:val="00EC0635"/>
    <w:rsid w:val="00EC2D34"/>
    <w:rsid w:val="00EC445A"/>
    <w:rsid w:val="00ED154A"/>
    <w:rsid w:val="00EE779E"/>
    <w:rsid w:val="00F103D7"/>
    <w:rsid w:val="00F10575"/>
    <w:rsid w:val="00F10E56"/>
    <w:rsid w:val="00F14B66"/>
    <w:rsid w:val="00F17706"/>
    <w:rsid w:val="00F27E26"/>
    <w:rsid w:val="00F311DB"/>
    <w:rsid w:val="00F32086"/>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B5D60"/>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86004B"/>
    <w:pPr>
      <w:spacing w:after="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 w:type="character" w:styleId="PlaceholderText">
    <w:name w:val="Placeholder Text"/>
    <w:basedOn w:val="DefaultParagraphFont"/>
    <w:uiPriority w:val="99"/>
    <w:semiHidden/>
    <w:rsid w:val="009170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0</Pages>
  <Words>40291</Words>
  <Characters>229663</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6941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jose adrian martinez gonzalez</cp:lastModifiedBy>
  <cp:revision>11</cp:revision>
  <cp:lastPrinted>2021-06-22T16:25:00Z</cp:lastPrinted>
  <dcterms:created xsi:type="dcterms:W3CDTF">2021-07-08T15:38:00Z</dcterms:created>
  <dcterms:modified xsi:type="dcterms:W3CDTF">2021-07-0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acs-nano</vt:lpwstr>
  </property>
</Properties>
</file>